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proofErr w:type="gramStart"/>
      <w:r w:rsidRPr="00B96792">
        <w:rPr>
          <w:rFonts w:ascii="Times" w:hAnsi="Times" w:cs="Arial"/>
          <w:vertAlign w:val="superscript"/>
        </w:rPr>
        <w:t>1,†</w:t>
      </w:r>
      <w:proofErr w:type="gramEnd"/>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6BEEAF47"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1C7DBBFA"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ins w:id="0" w:author="Mary Hunsicker" w:date="2021-11-23T11:57:00Z">
        <w:r w:rsidR="00AF6A0E">
          <w:rPr>
            <w:rFonts w:ascii="Times" w:hAnsi="Times" w:cs="Arial"/>
            <w:bCs/>
            <w:color w:val="000000" w:themeColor="text1"/>
            <w:szCs w:val="22"/>
          </w:rPr>
          <w:t xml:space="preserve"> (</w:t>
        </w:r>
      </w:ins>
      <w:ins w:id="1" w:author="Mary Hunsicker" w:date="2021-11-23T12:01:00Z">
        <w:r w:rsidR="00AF6A0E">
          <w:rPr>
            <w:rFonts w:ascii="Times" w:hAnsi="Times" w:cs="Arial"/>
            <w:bCs/>
            <w:color w:val="000000" w:themeColor="text1"/>
            <w:szCs w:val="22"/>
          </w:rPr>
          <w:t xml:space="preserve">prolonged events of </w:t>
        </w:r>
      </w:ins>
      <w:ins w:id="2" w:author="Mary Hunsicker" w:date="2021-11-23T12:03:00Z">
        <w:r w:rsidR="0065757C">
          <w:rPr>
            <w:rFonts w:ascii="Times" w:hAnsi="Times" w:cs="Arial"/>
            <w:bCs/>
            <w:color w:val="000000" w:themeColor="text1"/>
            <w:szCs w:val="22"/>
          </w:rPr>
          <w:t>anomalously</w:t>
        </w:r>
      </w:ins>
      <w:ins w:id="3" w:author="Mary Hunsicker" w:date="2021-11-23T12:02:00Z">
        <w:r w:rsidR="0065757C">
          <w:rPr>
            <w:rFonts w:ascii="Times" w:hAnsi="Times" w:cs="Arial"/>
            <w:bCs/>
            <w:color w:val="000000" w:themeColor="text1"/>
            <w:szCs w:val="22"/>
          </w:rPr>
          <w:t xml:space="preserve"> warm</w:t>
        </w:r>
      </w:ins>
      <w:ins w:id="4" w:author="Mary Hunsicker" w:date="2021-11-23T11:57:00Z">
        <w:r w:rsidR="00AF6A0E">
          <w:rPr>
            <w:rFonts w:ascii="Times" w:hAnsi="Times" w:cs="Arial"/>
            <w:bCs/>
            <w:color w:val="000000" w:themeColor="text1"/>
            <w:szCs w:val="22"/>
          </w:rPr>
          <w:t xml:space="preserve"> ocean </w:t>
        </w:r>
      </w:ins>
      <w:ins w:id="5" w:author="Mary Hunsicker" w:date="2021-11-23T12:07:00Z">
        <w:r w:rsidR="0065757C">
          <w:rPr>
            <w:rFonts w:ascii="Times" w:hAnsi="Times" w:cs="Arial"/>
            <w:bCs/>
            <w:color w:val="000000" w:themeColor="text1"/>
            <w:szCs w:val="22"/>
          </w:rPr>
          <w:t>waters</w:t>
        </w:r>
      </w:ins>
      <w:ins w:id="6" w:author="Mary Hunsicker" w:date="2021-11-23T11:57:00Z">
        <w:r w:rsidR="00AF6A0E">
          <w:rPr>
            <w:rFonts w:ascii="Times" w:hAnsi="Times" w:cs="Arial"/>
            <w:bCs/>
            <w:color w:val="000000" w:themeColor="text1"/>
            <w:szCs w:val="22"/>
          </w:rPr>
          <w:t>)</w:t>
        </w:r>
      </w:ins>
      <w:r w:rsidRPr="00714D3E">
        <w:rPr>
          <w:rFonts w:ascii="Times" w:hAnsi="Times" w:cs="Arial"/>
          <w:bCs/>
          <w:color w:val="000000" w:themeColor="text1"/>
          <w:szCs w:val="22"/>
        </w:rPr>
        <w:t>.</w:t>
      </w:r>
      <w:ins w:id="7" w:author="Mary Hunsicker" w:date="2021-11-23T12:03:00Z">
        <w:r w:rsidR="0065757C">
          <w:rPr>
            <w:rFonts w:ascii="Times" w:hAnsi="Times" w:cs="Arial"/>
            <w:bCs/>
            <w:color w:val="000000" w:themeColor="text1"/>
            <w:szCs w:val="22"/>
          </w:rPr>
          <w:t xml:space="preserve"> </w:t>
        </w:r>
      </w:ins>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77777777" w:rsidR="00AE6A81" w:rsidRDefault="0093154E" w:rsidP="00A612C8">
      <w:pPr>
        <w:spacing w:line="480" w:lineRule="auto"/>
        <w:ind w:firstLine="720"/>
        <w:rPr>
          <w:ins w:id="8" w:author="Mary Hunsicker" w:date="2021-11-23T15:43:00Z"/>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proofErr w:type="spellStart"/>
      <w:r w:rsidR="00034B14">
        <w:rPr>
          <w:rFonts w:ascii="Times" w:hAnsi="Times" w:cs="Arial"/>
          <w:szCs w:val="22"/>
        </w:rPr>
        <w:t>Beaugrand</w:t>
      </w:r>
      <w:proofErr w:type="spellEnd"/>
      <w:r w:rsidR="00034B14">
        <w:rPr>
          <w:rFonts w:ascii="Times" w:hAnsi="Times" w:cs="Arial"/>
          <w:szCs w:val="22"/>
        </w:rPr>
        <w:t xml:space="preserve">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proofErr w:type="spellStart"/>
      <w:r>
        <w:rPr>
          <w:rFonts w:ascii="Times" w:hAnsi="Times" w:cs="Arial"/>
          <w:szCs w:val="22"/>
        </w:rPr>
        <w:t>Möllman</w:t>
      </w:r>
      <w:proofErr w:type="spellEnd"/>
      <w:r>
        <w:rPr>
          <w:rFonts w:ascii="Times" w:hAnsi="Times" w:cs="Arial"/>
          <w:szCs w:val="22"/>
        </w:rPr>
        <w:t xml:space="preserve"> and </w:t>
      </w:r>
      <w:proofErr w:type="spellStart"/>
      <w:r>
        <w:rPr>
          <w:rFonts w:ascii="Times" w:hAnsi="Times" w:cs="Arial"/>
          <w:szCs w:val="22"/>
        </w:rPr>
        <w:t>Diekmann</w:t>
      </w:r>
      <w:proofErr w:type="spellEnd"/>
      <w:r>
        <w:rPr>
          <w:rFonts w:ascii="Times" w:hAnsi="Times" w:cs="Arial"/>
          <w:szCs w:val="22"/>
        </w:rPr>
        <w:t xml:space="preserve"> 2012, </w:t>
      </w:r>
      <w:proofErr w:type="spellStart"/>
      <w:r w:rsidR="00CD547A">
        <w:rPr>
          <w:rFonts w:ascii="Times" w:hAnsi="Times" w:cs="Arial"/>
          <w:szCs w:val="22"/>
        </w:rPr>
        <w:t>Wernberg</w:t>
      </w:r>
      <w:proofErr w:type="spellEnd"/>
      <w:r w:rsidR="00CD547A">
        <w:rPr>
          <w:rFonts w:ascii="Times" w:hAnsi="Times" w:cs="Arial"/>
          <w:szCs w:val="22"/>
        </w:rPr>
        <w:t xml:space="preserve">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ins w:id="9" w:author="Mary Hunsicker" w:date="2021-11-23T12:08:00Z">
        <w:r w:rsidR="0065757C">
          <w:rPr>
            <w:rFonts w:ascii="Times" w:hAnsi="Times" w:cs="Arial"/>
            <w:szCs w:val="22"/>
          </w:rPr>
          <w:t xml:space="preserve">from a cold to warm regime </w:t>
        </w:r>
      </w:ins>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06D61286" w14:textId="73CABAA5" w:rsidR="00BB7FE9" w:rsidDel="00AE6A81" w:rsidRDefault="0093154E" w:rsidP="00A612C8">
      <w:pPr>
        <w:spacing w:line="480" w:lineRule="auto"/>
        <w:ind w:firstLine="720"/>
        <w:rPr>
          <w:del w:id="10" w:author="Mary Hunsicker" w:date="2021-11-23T15:44:00Z"/>
          <w:rFonts w:ascii="Times" w:hAnsi="Times" w:cs="Arial"/>
        </w:rPr>
      </w:pPr>
      <w:r>
        <w:rPr>
          <w:rFonts w:ascii="Times" w:hAnsi="Times" w:cs="Arial"/>
          <w:szCs w:val="22"/>
        </w:rPr>
        <w:lastRenderedPageBreak/>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ever been observed over large areas of the North Pacific</w:t>
      </w:r>
      <w:ins w:id="11" w:author="Mary Hunsicker" w:date="2021-11-29T08:36:00Z">
        <w:r w:rsidR="00F80804">
          <w:rPr>
            <w:rFonts w:ascii="Times" w:hAnsi="Times" w:cs="Arial"/>
          </w:rPr>
          <w:t>, with SST anomalies over 6</w:t>
        </w:r>
        <w:r w:rsidR="00F80804" w:rsidRPr="00F80804">
          <w:rPr>
            <w:rFonts w:ascii="Times" w:hAnsi="Times" w:cs="Arial"/>
            <w:vertAlign w:val="superscript"/>
            <w:rPrChange w:id="12" w:author="Mary Hunsicker" w:date="2021-11-29T08:37:00Z">
              <w:rPr>
                <w:rFonts w:ascii="Times" w:hAnsi="Times" w:cs="Arial"/>
              </w:rPr>
            </w:rPrChange>
          </w:rPr>
          <w:t>o</w:t>
        </w:r>
      </w:ins>
      <w:ins w:id="13" w:author="Mary Hunsicker" w:date="2021-11-29T08:37:00Z">
        <w:r w:rsidR="00F80804">
          <w:rPr>
            <w:rFonts w:ascii="Times" w:hAnsi="Times" w:cs="Arial"/>
          </w:rPr>
          <w:t xml:space="preserve">C </w:t>
        </w:r>
      </w:ins>
      <w:del w:id="14" w:author="Mary Hunsicker" w:date="2021-11-29T08:36:00Z">
        <w:r w:rsidRPr="00E80A96" w:rsidDel="00F80804">
          <w:rPr>
            <w:rFonts w:ascii="Times" w:hAnsi="Times" w:cs="Arial"/>
          </w:rPr>
          <w:delText xml:space="preserve"> </w:delText>
        </w:r>
      </w:del>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ins w:id="15" w:author="Mary Hunsicker" w:date="2021-11-29T08:37:00Z">
        <w:r w:rsidR="00F80804">
          <w:rPr>
            <w:rFonts w:ascii="Times" w:hAnsi="Times" w:cs="Arial"/>
          </w:rPr>
          <w:t>.</w:t>
        </w:r>
      </w:ins>
      <w:del w:id="16" w:author="Mary Hunsicker" w:date="2021-11-29T08:36:00Z">
        <w:r w:rsidDel="00F80804">
          <w:rPr>
            <w:rFonts w:ascii="Times" w:hAnsi="Times" w:cs="Arial"/>
          </w:rPr>
          <w:delText>.</w:delText>
        </w:r>
      </w:del>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p>
    <w:p w14:paraId="6FFD9D5F" w14:textId="28D1CFDC" w:rsidR="0093154E" w:rsidRPr="00BC27A8" w:rsidRDefault="0093154E" w:rsidP="00AE6A81">
      <w:pPr>
        <w:spacing w:line="480" w:lineRule="auto"/>
        <w:ind w:firstLine="720"/>
        <w:rPr>
          <w:rFonts w:ascii="Times" w:hAnsi="Times" w:cs="Arial"/>
        </w:rPr>
      </w:pP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proofErr w:type="spellStart"/>
      <w:r>
        <w:rPr>
          <w:rFonts w:ascii="Times" w:hAnsi="Times" w:cs="Arial"/>
        </w:rPr>
        <w:t>Cavole</w:t>
      </w:r>
      <w:proofErr w:type="spellEnd"/>
      <w:r>
        <w:rPr>
          <w:rFonts w:ascii="Times" w:hAnsi="Times" w:cs="Arial"/>
        </w:rPr>
        <w:t xml:space="preserv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w:t>
      </w:r>
      <w:proofErr w:type="spellStart"/>
      <w:r>
        <w:rPr>
          <w:rFonts w:ascii="Times" w:hAnsi="Times" w:cs="Arial"/>
        </w:rPr>
        <w:t>Cavole</w:t>
      </w:r>
      <w:proofErr w:type="spellEnd"/>
      <w:r>
        <w:rPr>
          <w:rFonts w:ascii="Times" w:hAnsi="Times" w:cs="Arial"/>
        </w:rPr>
        <w:t xml:space="preserv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2DEC4B56"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w:t>
      </w:r>
      <w:r w:rsidR="00540EEF">
        <w:rPr>
          <w:rFonts w:ascii="Times" w:hAnsi="Times" w:cs="Arial"/>
        </w:rPr>
        <w:lastRenderedPageBreak/>
        <w:t xml:space="preserve">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 xml:space="preserve">Hobday et al. 2016, </w:t>
      </w:r>
      <w:proofErr w:type="spellStart"/>
      <w:r w:rsidR="0020070F">
        <w:rPr>
          <w:rFonts w:ascii="Times" w:hAnsi="Times" w:cs="Arial"/>
          <w:bCs/>
          <w:color w:val="000000" w:themeColor="text1"/>
          <w:szCs w:val="22"/>
        </w:rPr>
        <w:t>Tommasi</w:t>
      </w:r>
      <w:proofErr w:type="spellEnd"/>
      <w:r w:rsidR="0020070F">
        <w:rPr>
          <w:rFonts w:ascii="Times" w:hAnsi="Times" w:cs="Arial"/>
          <w:bCs/>
          <w:color w:val="000000" w:themeColor="text1"/>
          <w:szCs w:val="22"/>
        </w:rPr>
        <w:t xml:space="preserve"> et al. 2017, </w:t>
      </w:r>
      <w:proofErr w:type="spellStart"/>
      <w:r w:rsidR="0020070F">
        <w:rPr>
          <w:rFonts w:ascii="Times" w:hAnsi="Times" w:cs="Arial"/>
          <w:bCs/>
          <w:color w:val="000000" w:themeColor="text1"/>
          <w:szCs w:val="22"/>
        </w:rPr>
        <w:t>Jacox</w:t>
      </w:r>
      <w:proofErr w:type="spellEnd"/>
      <w:r w:rsidR="0020070F">
        <w:rPr>
          <w:rFonts w:ascii="Times" w:hAnsi="Times" w:cs="Arial"/>
          <w:bCs/>
          <w:color w:val="000000" w:themeColor="text1"/>
          <w:szCs w:val="22"/>
        </w:rPr>
        <w:t xml:space="preserve">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del w:id="17" w:author="Mary Hunsicker" w:date="2021-11-24T13:41:00Z">
        <w:r w:rsidR="0093154E" w:rsidDel="00D95ABD">
          <w:rPr>
            <w:rFonts w:ascii="Times" w:hAnsi="Times" w:cs="Arial"/>
            <w:bCs/>
            <w:szCs w:val="22"/>
          </w:rPr>
          <w:delText>the time is ripe for</w:delText>
        </w:r>
      </w:del>
      <w:ins w:id="18" w:author="Mary Hunsicker" w:date="2021-11-24T13:41:00Z">
        <w:r w:rsidR="00D95ABD">
          <w:rPr>
            <w:rFonts w:ascii="Times" w:hAnsi="Times" w:cs="Arial"/>
            <w:bCs/>
            <w:szCs w:val="22"/>
          </w:rPr>
          <w:t>there are burgeoning opportunities to</w:t>
        </w:r>
      </w:ins>
      <w:r w:rsidR="0093154E">
        <w:rPr>
          <w:rFonts w:ascii="Times" w:hAnsi="Times" w:cs="Arial"/>
          <w:bCs/>
          <w:szCs w:val="22"/>
        </w:rPr>
        <w:t xml:space="preserve"> develop</w:t>
      </w:r>
      <w:del w:id="19" w:author="Mary Hunsicker" w:date="2021-11-24T13:41:00Z">
        <w:r w:rsidR="0093154E" w:rsidDel="00D95ABD">
          <w:rPr>
            <w:rFonts w:ascii="Times" w:hAnsi="Times" w:cs="Arial"/>
            <w:bCs/>
            <w:szCs w:val="22"/>
          </w:rPr>
          <w:delText>ing</w:delText>
        </w:r>
      </w:del>
      <w:r w:rsidR="0093154E">
        <w:rPr>
          <w:rFonts w:ascii="Times" w:hAnsi="Times" w:cs="Arial"/>
          <w:bCs/>
          <w:szCs w:val="22"/>
        </w:rPr>
        <w:t xml:space="preserve"> and tes</w:t>
      </w:r>
      <w:ins w:id="20" w:author="Mary Hunsicker" w:date="2021-11-24T13:41:00Z">
        <w:r w:rsidR="00D95ABD">
          <w:rPr>
            <w:rFonts w:ascii="Times" w:hAnsi="Times" w:cs="Arial"/>
            <w:bCs/>
            <w:szCs w:val="22"/>
          </w:rPr>
          <w:t>t</w:t>
        </w:r>
      </w:ins>
      <w:del w:id="21" w:author="Mary Hunsicker" w:date="2021-11-24T13:41:00Z">
        <w:r w:rsidR="0093154E" w:rsidDel="00D95ABD">
          <w:rPr>
            <w:rFonts w:ascii="Times" w:hAnsi="Times" w:cs="Arial"/>
            <w:bCs/>
            <w:szCs w:val="22"/>
          </w:rPr>
          <w:delText>ting</w:delText>
        </w:r>
      </w:del>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038AD348"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often involve tens to hundreds of variables (species or climate indices); there is often some degree of asynchrony among time series</w:t>
      </w:r>
      <w:ins w:id="22" w:author="Mary Hunsicker" w:date="2021-11-30T10:56:00Z">
        <w:r w:rsidR="0062157D">
          <w:rPr>
            <w:rFonts w:ascii="Times" w:hAnsi="Times" w:cs="Arial"/>
          </w:rPr>
          <w:t xml:space="preserve"> (unevenly or irregularly spaced)</w:t>
        </w:r>
      </w:ins>
      <w:r w:rsidR="00D77B4F">
        <w:rPr>
          <w:rFonts w:ascii="Times" w:hAnsi="Times" w:cs="Arial"/>
        </w:rPr>
        <w:t xml:space="preserve">,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proofErr w:type="spellStart"/>
      <w:r w:rsidR="0072021E" w:rsidRPr="00296182">
        <w:rPr>
          <w:rFonts w:ascii="Times" w:hAnsi="Times" w:cs="Arial"/>
        </w:rPr>
        <w:t>Koslow</w:t>
      </w:r>
      <w:proofErr w:type="spellEnd"/>
      <w:r w:rsidR="0072021E" w:rsidRPr="00296182">
        <w:rPr>
          <w:rFonts w:ascii="Times" w:hAnsi="Times" w:cs="Arial"/>
        </w:rPr>
        <w:t xml:space="preserve">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w:t>
      </w:r>
      <w:r w:rsidR="000A4C75">
        <w:rPr>
          <w:rFonts w:ascii="Times" w:hAnsi="Times" w:cs="Arial"/>
        </w:rPr>
        <w:lastRenderedPageBreak/>
        <w:t>capture the variation 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del w:id="23" w:author="Eric Ward" w:date="2021-12-01T05:40:00Z">
        <w:r w:rsidR="00F02636" w:rsidDel="00D810E8">
          <w:rPr>
            <w:rFonts w:ascii="Times" w:hAnsi="Times" w:cs="Arial"/>
          </w:rPr>
          <w:delText>models shared trends</w:delText>
        </w:r>
      </w:del>
      <w:ins w:id="24" w:author="Eric Ward" w:date="2021-12-01T05:40:00Z">
        <w:r w:rsidR="00D810E8">
          <w:rPr>
            <w:rFonts w:ascii="Times" w:hAnsi="Times" w:cs="Arial"/>
          </w:rPr>
          <w:t>offers added flexibility in model aspects over conventional approaches; examples include allowing for ext</w:t>
        </w:r>
      </w:ins>
      <w:ins w:id="25" w:author="Eric Ward" w:date="2021-12-01T05:41:00Z">
        <w:r w:rsidR="00D810E8">
          <w:rPr>
            <w:rFonts w:ascii="Times" w:hAnsi="Times" w:cs="Arial"/>
          </w:rPr>
          <w:t>reme</w:t>
        </w:r>
      </w:ins>
      <w:del w:id="26" w:author="Eric Ward" w:date="2021-12-01T05:40:00Z">
        <w:r w:rsidR="00F02636" w:rsidDel="00D810E8">
          <w:rPr>
            <w:rFonts w:ascii="Times" w:hAnsi="Times" w:cs="Arial"/>
          </w:rPr>
          <w:delText>,</w:delText>
        </w:r>
      </w:del>
      <w:del w:id="27" w:author="Eric Ward" w:date="2021-12-01T05:41:00Z">
        <w:r w:rsidR="00F02636" w:rsidDel="00D810E8">
          <w:rPr>
            <w:rFonts w:ascii="Times" w:hAnsi="Times" w:cs="Arial"/>
          </w:rPr>
          <w:delText xml:space="preserve"> detects</w:delText>
        </w:r>
      </w:del>
      <w:r w:rsidR="00F02636">
        <w:rPr>
          <w:rFonts w:ascii="Times" w:hAnsi="Times" w:cs="Arial"/>
        </w:rPr>
        <w:t xml:space="preserve">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ins w:id="28" w:author="Mary Hunsicker" w:date="2021-12-01T10:42:00Z">
        <w:r w:rsidR="00B50834">
          <w:rPr>
            <w:rFonts w:ascii="Times" w:hAnsi="Times" w:cs="Arial"/>
          </w:rPr>
          <w:t xml:space="preserve">and </w:t>
        </w:r>
      </w:ins>
      <w:ins w:id="29" w:author="Eric Ward" w:date="2021-12-01T05:41:00Z">
        <w:r w:rsidR="00D810E8">
          <w:rPr>
            <w:rFonts w:ascii="Times" w:hAnsi="Times" w:cs="Arial"/>
          </w:rPr>
          <w:t>trend processes that don’t follow a random walk</w:t>
        </w:r>
      </w:ins>
      <w:ins w:id="30" w:author="Eric Ward" w:date="2021-12-01T05:42:00Z">
        <w:r w:rsidR="00D810E8">
          <w:rPr>
            <w:rFonts w:ascii="Times" w:hAnsi="Times" w:cs="Arial"/>
          </w:rPr>
          <w:t xml:space="preserve">. Output from these Bayesian DFA models can also be used to </w:t>
        </w:r>
      </w:ins>
      <w:del w:id="31" w:author="Eric Ward" w:date="2021-12-01T05:42:00Z">
        <w:r w:rsidR="0093154E" w:rsidRPr="00296182" w:rsidDel="00D810E8">
          <w:rPr>
            <w:rFonts w:ascii="Times" w:hAnsi="Times" w:cs="Arial"/>
          </w:rPr>
          <w:delText>and</w:delText>
        </w:r>
        <w:r w:rsidR="0093154E" w:rsidDel="00D810E8">
          <w:rPr>
            <w:rFonts w:ascii="Times" w:hAnsi="Times" w:cs="Arial"/>
          </w:rPr>
          <w:delText xml:space="preserve"> </w:delText>
        </w:r>
      </w:del>
      <w:r w:rsidR="00F02636">
        <w:rPr>
          <w:rFonts w:ascii="Times" w:hAnsi="Times" w:cs="Arial"/>
        </w:rPr>
        <w:t>estimate</w:t>
      </w:r>
      <w:del w:id="32" w:author="Eric Ward" w:date="2021-12-01T05:42:00Z">
        <w:r w:rsidR="00F02636" w:rsidDel="00D810E8">
          <w:rPr>
            <w:rFonts w:ascii="Times" w:hAnsi="Times" w:cs="Arial"/>
          </w:rPr>
          <w:delText>s</w:delText>
        </w:r>
      </w:del>
      <w:r w:rsidR="00F02636">
        <w:rPr>
          <w:rFonts w:ascii="Times" w:hAnsi="Times" w:cs="Arial"/>
        </w:rPr>
        <w:t xml:space="preserve"> </w:t>
      </w:r>
      <w:r w:rsidR="0093154E" w:rsidRPr="00296182">
        <w:rPr>
          <w:rFonts w:ascii="Times" w:hAnsi="Times" w:cs="Arial"/>
        </w:rPr>
        <w:t xml:space="preserve">the probability of </w:t>
      </w:r>
      <w:ins w:id="33" w:author="Eric Ward" w:date="2021-12-01T05:42:00Z">
        <w:r w:rsidR="00D810E8">
          <w:rPr>
            <w:rFonts w:ascii="Times" w:hAnsi="Times" w:cs="Arial"/>
          </w:rPr>
          <w:t xml:space="preserve">extreme events occurring </w:t>
        </w:r>
      </w:ins>
      <w:ins w:id="34" w:author="Eric Ward" w:date="2021-12-01T05:43:00Z">
        <w:r w:rsidR="00D810E8">
          <w:rPr>
            <w:rFonts w:ascii="Times" w:hAnsi="Times" w:cs="Arial"/>
          </w:rPr>
          <w:t xml:space="preserve">or </w:t>
        </w:r>
      </w:ins>
      <w:r w:rsidR="0093154E" w:rsidRPr="00296182">
        <w:rPr>
          <w:rFonts w:ascii="Times" w:hAnsi="Times" w:cs="Arial"/>
        </w:rPr>
        <w:t xml:space="preserve">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2C3F4E98" w:rsidR="0093154E" w:rsidRPr="00A3335D" w:rsidRDefault="0093154E" w:rsidP="00A612C8">
      <w:pPr>
        <w:autoSpaceDE w:val="0"/>
        <w:autoSpaceDN w:val="0"/>
        <w:adjustRightInd w:val="0"/>
        <w:spacing w:line="480" w:lineRule="auto"/>
        <w:ind w:firstLine="720"/>
        <w:rPr>
          <w:rFonts w:ascii="Times" w:hAnsi="Times" w:cs="Arial"/>
        </w:rPr>
      </w:pPr>
      <w:del w:id="35" w:author="Mary Hunsicker" w:date="2021-11-23T15:27:00Z">
        <w:r w:rsidDel="00A433C6">
          <w:rPr>
            <w:rFonts w:ascii="Times" w:hAnsi="Times" w:cs="Arial"/>
          </w:rPr>
          <w:delText xml:space="preserve">Here </w:delText>
        </w:r>
      </w:del>
      <w:ins w:id="36" w:author="Mary Hunsicker" w:date="2021-11-23T15:27:00Z">
        <w:r w:rsidR="00A433C6">
          <w:rPr>
            <w:rFonts w:ascii="Times" w:hAnsi="Times" w:cs="Arial"/>
          </w:rPr>
          <w:t xml:space="preserve">The goal of our study is to </w:t>
        </w:r>
      </w:ins>
      <w:del w:id="37" w:author="Mary Hunsicker" w:date="2021-11-23T15:27:00Z">
        <w:r w:rsidDel="00A433C6">
          <w:rPr>
            <w:rFonts w:ascii="Times" w:hAnsi="Times" w:cs="Arial"/>
          </w:rPr>
          <w:delText xml:space="preserve">we </w:delText>
        </w:r>
      </w:del>
      <w:r w:rsidR="00000B31">
        <w:rPr>
          <w:rFonts w:ascii="Times" w:hAnsi="Times" w:cs="Arial"/>
        </w:rPr>
        <w:t xml:space="preserve">build on </w:t>
      </w:r>
      <w:r>
        <w:rPr>
          <w:rFonts w:ascii="Times" w:hAnsi="Times" w:cs="Arial"/>
        </w:rPr>
        <w:t>this set</w:t>
      </w:r>
      <w:r w:rsidRPr="00CD1105">
        <w:rPr>
          <w:rFonts w:ascii="Times" w:hAnsi="Times" w:cs="Arial"/>
        </w:rPr>
        <w:t xml:space="preserve"> </w:t>
      </w:r>
      <w:r>
        <w:rPr>
          <w:rFonts w:ascii="Times" w:hAnsi="Times" w:cs="Arial"/>
        </w:rPr>
        <w:t xml:space="preserve">of </w:t>
      </w:r>
      <w:r w:rsidRPr="00CD1105">
        <w:rPr>
          <w:rFonts w:ascii="Times" w:hAnsi="Times" w:cs="Arial"/>
        </w:rPr>
        <w:t>novel statistical tools</w:t>
      </w:r>
      <w:r>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Pr>
          <w:rFonts w:ascii="Times" w:hAnsi="Times" w:cs="Arial"/>
        </w:rPr>
        <w:t xml:space="preserve">that </w:t>
      </w:r>
      <w:r w:rsidR="00000B31">
        <w:rPr>
          <w:rFonts w:ascii="Times" w:hAnsi="Times" w:cs="Arial"/>
        </w:rPr>
        <w:t>can both t</w:t>
      </w:r>
      <w:r>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Pr>
          <w:rFonts w:ascii="Times" w:hAnsi="Times" w:cs="Arial"/>
        </w:rPr>
        <w:t xml:space="preserve"> to climate perturbations.</w:t>
      </w:r>
      <w:r w:rsidR="00C95F15">
        <w:rPr>
          <w:rFonts w:ascii="Times" w:hAnsi="Times" w:cs="Arial"/>
        </w:rPr>
        <w:t xml:space="preserve"> </w:t>
      </w:r>
      <w:ins w:id="38" w:author="Mary Hunsicker" w:date="2021-11-23T15:28:00Z">
        <w:r w:rsidR="00A433C6">
          <w:rPr>
            <w:rFonts w:ascii="Times" w:hAnsi="Times" w:cs="Arial"/>
          </w:rPr>
          <w:t>More s</w:t>
        </w:r>
      </w:ins>
      <w:del w:id="39" w:author="Mary Hunsicker" w:date="2021-11-23T15:28:00Z">
        <w:r w:rsidR="00C95F15" w:rsidDel="00A433C6">
          <w:rPr>
            <w:rFonts w:ascii="Times" w:hAnsi="Times" w:cs="Arial"/>
          </w:rPr>
          <w:delText>S</w:delText>
        </w:r>
      </w:del>
      <w:r w:rsidR="00C95F15">
        <w:rPr>
          <w:rFonts w:ascii="Times" w:hAnsi="Times" w:cs="Arial"/>
        </w:rPr>
        <w:t>pecifically, w</w:t>
      </w:r>
      <w:r w:rsidR="00000B31">
        <w:rPr>
          <w:rFonts w:ascii="Times" w:hAnsi="Times" w:cs="Arial"/>
        </w:rPr>
        <w:t>e</w:t>
      </w:r>
      <w:r>
        <w:rPr>
          <w:rFonts w:ascii="Times" w:hAnsi="Times" w:cs="Arial"/>
        </w:rPr>
        <w:t xml:space="preserve"> </w:t>
      </w:r>
      <w:r w:rsidR="00000B31">
        <w:rPr>
          <w:rFonts w:ascii="Times" w:hAnsi="Times" w:cs="Arial"/>
        </w:rPr>
        <w:t>expand the</w:t>
      </w:r>
      <w:r>
        <w:rPr>
          <w:rFonts w:ascii="Times" w:hAnsi="Times" w:cs="Arial"/>
        </w:rPr>
        <w:t xml:space="preserve"> Bayesian</w:t>
      </w:r>
      <w:r w:rsidRPr="0051516E">
        <w:rPr>
          <w:rFonts w:ascii="Times" w:hAnsi="Times" w:cs="Arial"/>
        </w:rPr>
        <w:t xml:space="preserve"> </w:t>
      </w:r>
      <w:r>
        <w:rPr>
          <w:rFonts w:ascii="Times" w:hAnsi="Times" w:cs="Arial"/>
        </w:rPr>
        <w:t xml:space="preserve">implementation of </w:t>
      </w:r>
      <w:r w:rsidRPr="0051516E">
        <w:rPr>
          <w:rFonts w:ascii="Times" w:hAnsi="Times" w:cs="Arial"/>
        </w:rPr>
        <w:t>DFA</w:t>
      </w:r>
      <w:r>
        <w:rPr>
          <w:rFonts w:ascii="Times" w:hAnsi="Times" w:cs="Arial"/>
        </w:rPr>
        <w:t xml:space="preserve"> to test the </w:t>
      </w:r>
      <w:r w:rsidRPr="0051516E">
        <w:rPr>
          <w:rFonts w:ascii="Times" w:hAnsi="Times" w:cs="Arial"/>
        </w:rPr>
        <w:t xml:space="preserve">community response to </w:t>
      </w:r>
      <w:r>
        <w:rPr>
          <w:rFonts w:ascii="Times" w:hAnsi="Times" w:cs="Arial"/>
        </w:rPr>
        <w:t>environmental</w:t>
      </w:r>
      <w:r w:rsidRPr="0051516E">
        <w:rPr>
          <w:rFonts w:ascii="Times" w:hAnsi="Times" w:cs="Arial"/>
        </w:rPr>
        <w:t xml:space="preserve"> variables </w:t>
      </w:r>
      <w:r>
        <w:rPr>
          <w:rFonts w:ascii="Times" w:hAnsi="Times" w:cs="Arial"/>
        </w:rPr>
        <w:t xml:space="preserve">within the modeling framework and </w:t>
      </w:r>
      <w:r w:rsidRPr="0051516E">
        <w:rPr>
          <w:rFonts w:ascii="Times" w:hAnsi="Times" w:cs="Arial"/>
          <w:bCs/>
          <w:szCs w:val="22"/>
        </w:rPr>
        <w:t>to</w:t>
      </w:r>
      <w:r>
        <w:rPr>
          <w:rFonts w:ascii="Times" w:hAnsi="Times" w:cs="Arial"/>
          <w:bCs/>
          <w:szCs w:val="22"/>
        </w:rPr>
        <w:t xml:space="preserve"> </w:t>
      </w:r>
      <w:r w:rsidRPr="0051516E">
        <w:rPr>
          <w:rFonts w:ascii="Times" w:hAnsi="Times" w:cs="Arial"/>
          <w:bCs/>
          <w:szCs w:val="22"/>
        </w:rPr>
        <w:t xml:space="preserve">develop </w:t>
      </w:r>
      <w:r>
        <w:rPr>
          <w:rFonts w:ascii="Times" w:hAnsi="Times" w:cs="Arial"/>
          <w:bCs/>
          <w:szCs w:val="22"/>
        </w:rPr>
        <w:t>near-term f</w:t>
      </w:r>
      <w:r w:rsidRPr="0051516E">
        <w:rPr>
          <w:rFonts w:ascii="Times" w:hAnsi="Times" w:cs="Arial"/>
          <w:bCs/>
          <w:szCs w:val="22"/>
        </w:rPr>
        <w:t xml:space="preserve">orecasts of </w:t>
      </w:r>
      <w:r>
        <w:rPr>
          <w:rFonts w:ascii="Times" w:hAnsi="Times" w:cs="Arial"/>
          <w:bCs/>
          <w:szCs w:val="22"/>
        </w:rPr>
        <w:t xml:space="preserve">future community </w:t>
      </w:r>
      <w:r w:rsidRPr="0051516E">
        <w:rPr>
          <w:rFonts w:ascii="Times" w:hAnsi="Times" w:cs="Arial"/>
          <w:bCs/>
          <w:szCs w:val="22"/>
        </w:rPr>
        <w:t>state</w:t>
      </w:r>
      <w:r w:rsidR="00C95F15">
        <w:rPr>
          <w:rFonts w:ascii="Times" w:hAnsi="Times" w:cs="Arial"/>
          <w:bCs/>
          <w:szCs w:val="22"/>
        </w:rPr>
        <w:t>s</w:t>
      </w:r>
      <w:r>
        <w:rPr>
          <w:rFonts w:ascii="Times" w:hAnsi="Times" w:cs="Arial"/>
          <w:bCs/>
          <w:szCs w:val="22"/>
        </w:rPr>
        <w:t>.</w:t>
      </w:r>
      <w:r>
        <w:rPr>
          <w:rFonts w:ascii="Times" w:hAnsi="Times" w:cs="Arial"/>
        </w:rPr>
        <w:t xml:space="preserve"> Using climate and biological data from the central and southern regions of the CCE, o</w:t>
      </w:r>
      <w:r w:rsidRPr="00CD1105">
        <w:rPr>
          <w:rFonts w:ascii="Times" w:hAnsi="Times" w:cs="Arial"/>
        </w:rPr>
        <w:t xml:space="preserve">ur </w:t>
      </w:r>
      <w:del w:id="40" w:author="Mary Hunsicker" w:date="2021-11-23T15:27:00Z">
        <w:r w:rsidRPr="00CD1105" w:rsidDel="00A433C6">
          <w:rPr>
            <w:rFonts w:ascii="Times" w:hAnsi="Times" w:cs="Arial"/>
          </w:rPr>
          <w:delText xml:space="preserve">goals </w:delText>
        </w:r>
      </w:del>
      <w:ins w:id="41" w:author="Mary Hunsicker" w:date="2021-11-23T15:27:00Z">
        <w:r w:rsidR="00A433C6">
          <w:rPr>
            <w:rFonts w:ascii="Times" w:hAnsi="Times" w:cs="Arial"/>
          </w:rPr>
          <w:t>specific o</w:t>
        </w:r>
      </w:ins>
      <w:ins w:id="42" w:author="Mary Hunsicker" w:date="2021-11-23T15:28:00Z">
        <w:r w:rsidR="00A433C6">
          <w:rPr>
            <w:rFonts w:ascii="Times" w:hAnsi="Times" w:cs="Arial"/>
          </w:rPr>
          <w:t xml:space="preserve">bjectives </w:t>
        </w:r>
      </w:ins>
      <w:r w:rsidRPr="00CD1105">
        <w:rPr>
          <w:rFonts w:ascii="Times" w:hAnsi="Times" w:cs="Arial"/>
        </w:rPr>
        <w:t xml:space="preserve">were to: </w:t>
      </w:r>
      <w:r w:rsidR="00F02636">
        <w:rPr>
          <w:rFonts w:ascii="Times" w:hAnsi="Times" w:cs="Arial"/>
        </w:rPr>
        <w:t>(</w:t>
      </w:r>
      <w:r w:rsidRPr="00CD1105">
        <w:rPr>
          <w:rFonts w:ascii="Times" w:hAnsi="Times" w:cs="Arial"/>
        </w:rPr>
        <w:t>1) summarize environmental and biological variability during 2014</w:t>
      </w:r>
      <w:r w:rsidR="00F02636">
        <w:rPr>
          <w:rFonts w:ascii="Times" w:hAnsi="Times" w:cs="Arial"/>
        </w:rPr>
        <w:t>–</w:t>
      </w:r>
      <w:r w:rsidRPr="00CD1105">
        <w:rPr>
          <w:rFonts w:ascii="Times" w:hAnsi="Times" w:cs="Arial"/>
        </w:rPr>
        <w:t xml:space="preserve">2016 </w:t>
      </w:r>
      <w:ins w:id="43" w:author="Mary Hunsicker" w:date="2021-11-23T15:30:00Z">
        <w:r w:rsidR="00A433C6">
          <w:rPr>
            <w:rFonts w:ascii="Times" w:hAnsi="Times" w:cs="Arial"/>
          </w:rPr>
          <w:t xml:space="preserve">marine heatwave </w:t>
        </w:r>
      </w:ins>
      <w:r w:rsidRPr="00CD1105">
        <w:rPr>
          <w:rFonts w:ascii="Times" w:hAnsi="Times" w:cs="Arial"/>
        </w:rPr>
        <w:t xml:space="preserve">and compare these patterns to past variability; </w:t>
      </w:r>
      <w:r w:rsidR="00F02636">
        <w:rPr>
          <w:rFonts w:ascii="Times" w:hAnsi="Times" w:cs="Arial"/>
        </w:rPr>
        <w:t>(</w:t>
      </w:r>
      <w:r w:rsidRPr="00CD1105">
        <w:rPr>
          <w:rFonts w:ascii="Times" w:hAnsi="Times" w:cs="Arial"/>
        </w:rPr>
        <w:t xml:space="preserve">2) </w:t>
      </w:r>
      <w:ins w:id="44" w:author="Mary Hunsicker" w:date="2021-11-23T15:30:00Z">
        <w:r w:rsidR="00A433C6" w:rsidRPr="007E70E0">
          <w:rPr>
            <w:rFonts w:ascii="Times" w:hAnsi="Times" w:cs="Arial"/>
          </w:rPr>
          <w:t xml:space="preserve">examine whether there is evidence </w:t>
        </w:r>
      </w:ins>
      <w:del w:id="45" w:author="Mary Hunsicker" w:date="2021-11-23T15:31:00Z">
        <w:r w:rsidRPr="00CD1105" w:rsidDel="00A433C6">
          <w:rPr>
            <w:rFonts w:ascii="Times" w:hAnsi="Times" w:cs="Arial"/>
          </w:rPr>
          <w:delText xml:space="preserve">assess the probability </w:delText>
        </w:r>
        <w:r w:rsidDel="00A433C6">
          <w:rPr>
            <w:rFonts w:ascii="Times" w:hAnsi="Times" w:cs="Arial"/>
          </w:rPr>
          <w:delText xml:space="preserve">of </w:delText>
        </w:r>
      </w:del>
      <w:ins w:id="46" w:author="Mary Hunsicker" w:date="2021-11-23T15:31:00Z">
        <w:r w:rsidR="00A433C6">
          <w:rPr>
            <w:rFonts w:ascii="Times" w:hAnsi="Times" w:cs="Arial"/>
          </w:rPr>
          <w:t xml:space="preserve">of </w:t>
        </w:r>
      </w:ins>
      <w:del w:id="47" w:author="Mary Hunsicker" w:date="2021-11-23T15:31:00Z">
        <w:r w:rsidRPr="00CD1105" w:rsidDel="00A433C6">
          <w:rPr>
            <w:rFonts w:ascii="Times" w:hAnsi="Times" w:cs="Arial"/>
          </w:rPr>
          <w:delText xml:space="preserve">observed </w:delText>
        </w:r>
      </w:del>
      <w:r w:rsidRPr="00CD1105">
        <w:rPr>
          <w:rFonts w:ascii="Times" w:hAnsi="Times" w:cs="Arial"/>
        </w:rPr>
        <w:t xml:space="preserve">departures from previous climate patterns </w:t>
      </w:r>
      <w:r>
        <w:rPr>
          <w:rFonts w:ascii="Times" w:hAnsi="Times" w:cs="Arial"/>
        </w:rPr>
        <w:t>and of s</w:t>
      </w:r>
      <w:r w:rsidRPr="00CD1105">
        <w:rPr>
          <w:rFonts w:ascii="Times" w:hAnsi="Times" w:cs="Arial"/>
        </w:rPr>
        <w:t xml:space="preserve">witches to </w:t>
      </w:r>
      <w:ins w:id="48" w:author="Mary Hunsicker" w:date="2021-11-23T15:34:00Z">
        <w:r w:rsidR="00A433C6">
          <w:rPr>
            <w:rFonts w:ascii="Times" w:hAnsi="Times" w:cs="Arial"/>
          </w:rPr>
          <w:t xml:space="preserve">a </w:t>
        </w:r>
      </w:ins>
      <w:r w:rsidRPr="00CD1105">
        <w:rPr>
          <w:rFonts w:ascii="Times" w:hAnsi="Times" w:cs="Arial"/>
        </w:rPr>
        <w:t xml:space="preserve">new </w:t>
      </w:r>
      <w:del w:id="49" w:author="Mary Hunsicker" w:date="2021-11-23T15:34:00Z">
        <w:r w:rsidRPr="00CD1105" w:rsidDel="00A433C6">
          <w:rPr>
            <w:rFonts w:ascii="Times" w:hAnsi="Times" w:cs="Arial"/>
          </w:rPr>
          <w:delText>states in community variability</w:delText>
        </w:r>
      </w:del>
      <w:ins w:id="50" w:author="Mary Hunsicker" w:date="2021-11-23T15:34:00Z">
        <w:r w:rsidR="00A433C6">
          <w:rPr>
            <w:rFonts w:ascii="Times" w:hAnsi="Times" w:cs="Arial"/>
          </w:rPr>
          <w:t>community state</w:t>
        </w:r>
      </w:ins>
      <w:r w:rsidRPr="00CD1105">
        <w:rPr>
          <w:rFonts w:ascii="Times" w:hAnsi="Times" w:cs="Arial"/>
        </w:rPr>
        <w:t xml:space="preserve"> during the heatwave; </w:t>
      </w:r>
      <w:r w:rsidR="00F02636">
        <w:rPr>
          <w:rFonts w:ascii="Times" w:hAnsi="Times" w:cs="Arial"/>
        </w:rPr>
        <w:t>(</w:t>
      </w:r>
      <w:r w:rsidRPr="00CD1105">
        <w:rPr>
          <w:rFonts w:ascii="Times" w:hAnsi="Times" w:cs="Arial"/>
        </w:rPr>
        <w:t xml:space="preserve">3) </w:t>
      </w:r>
      <w:r>
        <w:rPr>
          <w:rFonts w:ascii="Times" w:hAnsi="Times" w:cs="Arial"/>
        </w:rPr>
        <w:t>identify relationships, if any, between community variability and climate variables</w:t>
      </w:r>
      <w:r w:rsidRPr="00CD1105">
        <w:rPr>
          <w:rFonts w:ascii="Times" w:hAnsi="Times" w:cs="Arial"/>
        </w:rPr>
        <w:t xml:space="preserve">; and </w:t>
      </w:r>
      <w:r w:rsidR="00F02636">
        <w:rPr>
          <w:rFonts w:ascii="Times" w:hAnsi="Times" w:cs="Arial"/>
        </w:rPr>
        <w:t>(</w:t>
      </w:r>
      <w:r w:rsidRPr="00CD1105">
        <w:rPr>
          <w:rFonts w:ascii="Times" w:hAnsi="Times" w:cs="Arial"/>
        </w:rPr>
        <w:t xml:space="preserve">4) </w:t>
      </w:r>
      <w:r>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Pr="00CD1105">
        <w:rPr>
          <w:rFonts w:ascii="Times" w:hAnsi="Times" w:cs="Arial"/>
        </w:rPr>
        <w:t xml:space="preserve"> </w:t>
      </w:r>
      <w:del w:id="51" w:author="Mary Hunsicker" w:date="2021-11-23T15:33:00Z">
        <w:r w:rsidR="000C2977" w:rsidDel="00A433C6">
          <w:rPr>
            <w:rFonts w:ascii="Times" w:hAnsi="Times" w:cs="Arial"/>
          </w:rPr>
          <w:delText xml:space="preserve">simultaneous </w:delText>
        </w:r>
      </w:del>
      <w:r w:rsidRPr="00CD1105">
        <w:rPr>
          <w:rFonts w:ascii="Times" w:hAnsi="Times" w:cs="Arial"/>
        </w:rPr>
        <w:t>forecast</w:t>
      </w:r>
      <w:r>
        <w:rPr>
          <w:rFonts w:ascii="Times" w:hAnsi="Times" w:cs="Arial"/>
        </w:rPr>
        <w:t>s</w:t>
      </w:r>
      <w:r w:rsidRPr="00CD1105">
        <w:rPr>
          <w:rFonts w:ascii="Times" w:hAnsi="Times" w:cs="Arial"/>
        </w:rPr>
        <w:t xml:space="preserve"> of</w:t>
      </w:r>
      <w:r>
        <w:rPr>
          <w:rFonts w:ascii="Times" w:hAnsi="Times" w:cs="Arial"/>
        </w:rPr>
        <w:t xml:space="preserve"> </w:t>
      </w:r>
      <w:r w:rsidR="000C2977">
        <w:rPr>
          <w:rFonts w:ascii="Times" w:hAnsi="Times" w:cs="Arial"/>
        </w:rPr>
        <w:t xml:space="preserve">species responses and the </w:t>
      </w:r>
      <w:r>
        <w:rPr>
          <w:rFonts w:ascii="Times" w:hAnsi="Times" w:cs="Arial"/>
        </w:rPr>
        <w:t>c</w:t>
      </w:r>
      <w:r w:rsidRPr="00CD1105">
        <w:rPr>
          <w:rFonts w:ascii="Times" w:hAnsi="Times" w:cs="Arial"/>
        </w:rPr>
        <w:t xml:space="preserve">ommunity </w:t>
      </w:r>
      <w:r>
        <w:rPr>
          <w:rFonts w:ascii="Times" w:hAnsi="Times" w:cs="Arial"/>
        </w:rPr>
        <w:t xml:space="preserve">state </w:t>
      </w:r>
      <w:r>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lastRenderedPageBreak/>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6D32BA">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041DAF82" w:rsidR="0093154E" w:rsidRPr="00283066" w:rsidRDefault="0093154E">
      <w:pPr>
        <w:spacing w:line="480" w:lineRule="auto"/>
        <w:pPrChange w:id="52" w:author="Mary Hunsicker" w:date="2021-12-02T14:57:00Z">
          <w:pPr>
            <w:pStyle w:val="NormalWeb"/>
            <w:spacing w:before="0" w:beforeAutospacing="0" w:after="0" w:afterAutospacing="0" w:line="480" w:lineRule="auto"/>
          </w:pPr>
        </w:pPrChange>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proofErr w:type="spellStart"/>
      <w:r w:rsidRPr="00283066">
        <w:t>Neveu</w:t>
      </w:r>
      <w:proofErr w:type="spellEnd"/>
      <w:r w:rsidRPr="00283066">
        <w:t xml:space="preserve">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proofErr w:type="spellStart"/>
      <w:r w:rsidR="000C2977" w:rsidRPr="00283066">
        <w:t>Jacox</w:t>
      </w:r>
      <w:proofErr w:type="spellEnd"/>
      <w:r w:rsidR="000C2977" w:rsidRPr="00283066">
        <w:t xml:space="preserve">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ins w:id="53" w:author="Mary Hunsicker" w:date="2021-12-02T14:51:00Z">
        <w:r w:rsidR="006D32BA" w:rsidRPr="006D32BA">
          <w:rPr>
            <w:color w:val="3C4043"/>
            <w:spacing w:val="3"/>
            <w:shd w:val="clear" w:color="auto" w:fill="FFFFFF"/>
            <w:rPrChange w:id="54" w:author="Mary Hunsicker" w:date="2021-12-02T14:51:00Z">
              <w:rPr>
                <w:rFonts w:ascii="Roboto" w:hAnsi="Roboto"/>
                <w:color w:val="3C4043"/>
                <w:spacing w:val="3"/>
                <w:sz w:val="21"/>
                <w:szCs w:val="21"/>
                <w:shd w:val="clear" w:color="auto" w:fill="FFFFFF"/>
              </w:rPr>
            </w:rPrChange>
          </w:rPr>
          <w:t xml:space="preserve">This is in response to the recognition of Point Conception as a major biogeographic boundary for the California Current System, with differing wind and current patterns north and south of that feature (Checkley and </w:t>
        </w:r>
        <w:r w:rsidR="006D32BA" w:rsidRPr="006D32BA">
          <w:rPr>
            <w:color w:val="3C4043"/>
            <w:spacing w:val="3"/>
            <w:shd w:val="clear" w:color="auto" w:fill="FFFFFF"/>
            <w:rPrChange w:id="55" w:author="Mary Hunsicker" w:date="2021-12-02T14:51:00Z">
              <w:rPr>
                <w:rFonts w:ascii="Roboto" w:hAnsi="Roboto"/>
                <w:color w:val="3C4043"/>
                <w:spacing w:val="3"/>
                <w:sz w:val="21"/>
                <w:szCs w:val="21"/>
                <w:shd w:val="clear" w:color="auto" w:fill="FFFFFF"/>
              </w:rPr>
            </w:rPrChange>
          </w:rPr>
          <w:lastRenderedPageBreak/>
          <w:t xml:space="preserve">Barth 2009, </w:t>
        </w:r>
        <w:proofErr w:type="spellStart"/>
        <w:r w:rsidR="006D32BA" w:rsidRPr="006D32BA">
          <w:rPr>
            <w:color w:val="3C4043"/>
            <w:spacing w:val="3"/>
            <w:shd w:val="clear" w:color="auto" w:fill="FFFFFF"/>
            <w:rPrChange w:id="56" w:author="Mary Hunsicker" w:date="2021-12-02T14:51:00Z">
              <w:rPr>
                <w:rFonts w:ascii="Roboto" w:hAnsi="Roboto"/>
                <w:color w:val="3C4043"/>
                <w:spacing w:val="3"/>
                <w:sz w:val="21"/>
                <w:szCs w:val="21"/>
                <w:shd w:val="clear" w:color="auto" w:fill="FFFFFF"/>
              </w:rPr>
            </w:rPrChange>
          </w:rPr>
          <w:t>Gottscho</w:t>
        </w:r>
        <w:proofErr w:type="spellEnd"/>
        <w:r w:rsidR="006D32BA" w:rsidRPr="006D32BA">
          <w:rPr>
            <w:color w:val="3C4043"/>
            <w:spacing w:val="3"/>
            <w:shd w:val="clear" w:color="auto" w:fill="FFFFFF"/>
            <w:rPrChange w:id="57" w:author="Mary Hunsicker" w:date="2021-12-02T14:51:00Z">
              <w:rPr>
                <w:rFonts w:ascii="Roboto" w:hAnsi="Roboto"/>
                <w:color w:val="3C4043"/>
                <w:spacing w:val="3"/>
                <w:sz w:val="21"/>
                <w:szCs w:val="21"/>
                <w:shd w:val="clear" w:color="auto" w:fill="FFFFFF"/>
              </w:rPr>
            </w:rPrChange>
          </w:rPr>
          <w:t xml:space="preserve"> 2016).</w:t>
        </w:r>
      </w:ins>
      <w:ins w:id="58" w:author="Mary Hunsicker" w:date="2021-12-02T14:57:00Z">
        <w:r w:rsidR="006D32BA">
          <w:rPr>
            <w:color w:val="3C4043"/>
            <w:spacing w:val="3"/>
            <w:shd w:val="clear" w:color="auto" w:fill="FFFFFF"/>
          </w:rPr>
          <w:t xml:space="preserve"> </w:t>
        </w:r>
      </w:ins>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alifornia Current</w:t>
      </w:r>
      <w:ins w:id="59" w:author="Mary Hunsicker" w:date="2021-11-23T13:18:00Z">
        <w:r w:rsidR="00F32C63">
          <w:t xml:space="preserve"> (</w:t>
        </w:r>
        <w:proofErr w:type="spellStart"/>
        <w:r w:rsidR="00F32C63">
          <w:t>Jacox</w:t>
        </w:r>
        <w:proofErr w:type="spellEnd"/>
        <w:r w:rsidR="00F32C63">
          <w:t xml:space="preserve"> et al. 2015)</w:t>
        </w:r>
      </w:ins>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conditions, incorporate available observations, and will enable the use of </w:t>
      </w:r>
      <w:r w:rsidR="00911665">
        <w:t>ROMS forecasts to then forecast biological changes in the CCE.</w:t>
      </w:r>
      <w:r w:rsidR="00911665" w:rsidRPr="00E80A96">
        <w:rPr>
          <w:rFonts w:ascii="Times" w:hAnsi="Times"/>
        </w:rPr>
        <w:t xml:space="preserve"> </w:t>
      </w:r>
      <w:ins w:id="60" w:author="Mary Hunsicker" w:date="2021-11-24T13:18:00Z">
        <w:r w:rsidR="00477311" w:rsidRPr="007C3250">
          <w:rPr>
            <w:color w:val="1155CC"/>
            <w:rPrChange w:id="61" w:author="Mary Hunsicker" w:date="2021-11-24T13:19:00Z">
              <w:rPr>
                <w:i/>
                <w:iCs/>
                <w:color w:val="1155CC"/>
              </w:rPr>
            </w:rPrChange>
          </w:rPr>
          <w:t xml:space="preserve">This ocean model is constrained by available satellite and </w:t>
        </w:r>
        <w:r w:rsidR="00477311" w:rsidRPr="007C3250">
          <w:rPr>
            <w:i/>
            <w:iCs/>
            <w:color w:val="1155CC"/>
          </w:rPr>
          <w:t>in situ</w:t>
        </w:r>
        <w:r w:rsidR="00477311" w:rsidRPr="007C3250">
          <w:rPr>
            <w:color w:val="1155CC"/>
          </w:rPr>
          <w:t xml:space="preserve"> observations to improve its fidelity to nature, and has been validated against independent in situ observations (</w:t>
        </w:r>
        <w:proofErr w:type="spellStart"/>
        <w:r w:rsidR="00477311" w:rsidRPr="007C3250">
          <w:rPr>
            <w:color w:val="1155CC"/>
          </w:rPr>
          <w:t>Neveu</w:t>
        </w:r>
        <w:proofErr w:type="spellEnd"/>
        <w:r w:rsidR="00477311" w:rsidRPr="007C3250">
          <w:rPr>
            <w:color w:val="1155CC"/>
          </w:rPr>
          <w:t xml:space="preserve"> et al. 2016, Schroeder et al. 2014). Output from this model has been widely used to characterize CC</w:t>
        </w:r>
      </w:ins>
      <w:ins w:id="62" w:author="Mary Hunsicker" w:date="2021-11-24T13:19:00Z">
        <w:r w:rsidR="007C3250">
          <w:rPr>
            <w:color w:val="1155CC"/>
          </w:rPr>
          <w:t>E</w:t>
        </w:r>
      </w:ins>
      <w:ins w:id="63" w:author="Mary Hunsicker" w:date="2021-11-24T13:18:00Z">
        <w:r w:rsidR="00477311" w:rsidRPr="007C3250">
          <w:rPr>
            <w:color w:val="1155CC"/>
          </w:rPr>
          <w:t xml:space="preserve"> oceanography, its relation to large scale climate variability, and its influence over the marine ecosystem from phytoplankton to top predators (see Discussion).</w:t>
        </w:r>
      </w:ins>
      <w:ins w:id="64" w:author="Mary Hunsicker" w:date="2021-11-24T13:19:00Z">
        <w:r w:rsidR="007C3250">
          <w:rPr>
            <w:color w:val="1155CC"/>
          </w:rPr>
          <w:t xml:space="preserve"> </w:t>
        </w:r>
      </w:ins>
      <w:r w:rsidRPr="00E80A96">
        <w:rPr>
          <w:rFonts w:ascii="Times" w:hAnsi="Times"/>
        </w:rPr>
        <w:t xml:space="preserve">More 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14F8008B" w:rsidR="007A50E1" w:rsidRPr="00E378F4" w:rsidRDefault="007A50E1" w:rsidP="00A612C8">
      <w:pPr>
        <w:spacing w:line="480" w:lineRule="auto"/>
        <w:rPr>
          <w:rPrChange w:id="65" w:author="Mary Hunsicker" w:date="2021-12-03T14:17:00Z">
            <w:rPr>
              <w:rFonts w:ascii="Times" w:hAnsi="Times" w:cs="Arial"/>
            </w:rPr>
          </w:rPrChange>
        </w:rPr>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r w:rsidRPr="00E378F4">
        <w:rPr>
          <w:rPrChange w:id="66" w:author="Mary Hunsicker" w:date="2021-12-03T14:16:00Z">
            <w:rPr>
              <w:rFonts w:ascii="Times" w:hAnsi="Times" w:cs="Arial"/>
            </w:rPr>
          </w:rPrChange>
        </w:rPr>
        <w:t>.</w:t>
      </w:r>
      <w:ins w:id="67" w:author="Mary Hunsicker" w:date="2021-12-03T14:15:00Z">
        <w:r w:rsidR="00E378F4" w:rsidRPr="00E378F4">
          <w:rPr>
            <w:rPrChange w:id="68" w:author="Mary Hunsicker" w:date="2021-12-03T14:16:00Z">
              <w:rPr>
                <w:rFonts w:ascii="Times" w:hAnsi="Times" w:cs="Arial"/>
              </w:rPr>
            </w:rPrChange>
          </w:rPr>
          <w:t xml:space="preserve"> </w:t>
        </w:r>
      </w:ins>
      <w:ins w:id="69" w:author="Mary Hunsicker" w:date="2021-12-03T14:20:00Z">
        <w:r w:rsidR="00E378F4">
          <w:t>The b</w:t>
        </w:r>
      </w:ins>
      <w:ins w:id="70" w:author="Mary Hunsicker" w:date="2021-12-03T14:15:00Z">
        <w:r w:rsidR="00E378F4" w:rsidRPr="00E378F4">
          <w:rPr>
            <w:rPrChange w:id="71" w:author="Mary Hunsicker" w:date="2021-12-03T14:16:00Z">
              <w:rPr>
                <w:rFonts w:ascii="Times" w:hAnsi="Times" w:cs="Arial"/>
              </w:rPr>
            </w:rPrChange>
          </w:rPr>
          <w:t>ase ma</w:t>
        </w:r>
      </w:ins>
      <w:ins w:id="72" w:author="Mary Hunsicker" w:date="2021-12-03T14:16:00Z">
        <w:r w:rsidR="00E378F4" w:rsidRPr="00E378F4">
          <w:rPr>
            <w:rPrChange w:id="73" w:author="Mary Hunsicker" w:date="2021-12-03T14:16:00Z">
              <w:rPr>
                <w:rFonts w:ascii="Times" w:hAnsi="Times" w:cs="Arial"/>
              </w:rPr>
            </w:rPrChange>
          </w:rPr>
          <w:t>p layer was sourced from</w:t>
        </w:r>
      </w:ins>
      <w:ins w:id="74" w:author="Mary Hunsicker" w:date="2021-12-03T14:15:00Z">
        <w:r w:rsidR="00E378F4" w:rsidRPr="00E378F4">
          <w:rPr>
            <w:rPrChange w:id="75" w:author="Mary Hunsicker" w:date="2021-12-03T14:16:00Z">
              <w:rPr>
                <w:rFonts w:ascii="Times" w:hAnsi="Times" w:cs="Arial"/>
              </w:rPr>
            </w:rPrChange>
          </w:rPr>
          <w:t xml:space="preserve"> </w:t>
        </w:r>
      </w:ins>
      <w:ins w:id="76" w:author="Mary Hunsicker" w:date="2021-12-03T14:13:00Z">
        <w:r w:rsidR="00E378F4" w:rsidRPr="00E378F4">
          <w:rPr>
            <w:rPrChange w:id="77" w:author="Mary Hunsicker" w:date="2021-12-03T14:16:00Z">
              <w:rPr>
                <w:rFonts w:ascii="Times" w:hAnsi="Times" w:cs="Arial"/>
              </w:rPr>
            </w:rPrChange>
          </w:rPr>
          <w:t xml:space="preserve"> </w:t>
        </w:r>
      </w:ins>
      <w:ins w:id="78" w:author="Mary Hunsicker" w:date="2021-12-03T14:14:00Z">
        <w:r w:rsidR="00E378F4" w:rsidRPr="00E378F4">
          <w:rPr>
            <w:color w:val="222222"/>
            <w:rPrChange w:id="79" w:author="Mary Hunsicker" w:date="2021-12-03T14:16:00Z">
              <w:rPr>
                <w:rFonts w:ascii="Arial" w:hAnsi="Arial" w:cs="Arial"/>
                <w:color w:val="222222"/>
              </w:rPr>
            </w:rPrChange>
          </w:rPr>
          <w:fldChar w:fldCharType="begin"/>
        </w:r>
        <w:r w:rsidR="00E378F4" w:rsidRPr="00E378F4">
          <w:rPr>
            <w:color w:val="222222"/>
            <w:rPrChange w:id="80" w:author="Mary Hunsicker" w:date="2021-12-03T14:16:00Z">
              <w:rPr>
                <w:rFonts w:ascii="Arial" w:hAnsi="Arial" w:cs="Arial"/>
                <w:color w:val="222222"/>
              </w:rPr>
            </w:rPrChange>
          </w:rPr>
          <w:instrText xml:space="preserve"> HYPERLINK "https://www.ncei.noaa.gov/access/metadata/landing-page/bin/iso?id=gov.noaa.ngdc.mgg.dem:316" </w:instrText>
        </w:r>
        <w:r w:rsidR="00E378F4" w:rsidRPr="00E378F4">
          <w:rPr>
            <w:color w:val="222222"/>
            <w:rPrChange w:id="81" w:author="Mary Hunsicker" w:date="2021-12-03T14:16:00Z">
              <w:rPr>
                <w:rFonts w:ascii="Arial" w:hAnsi="Arial" w:cs="Arial"/>
                <w:color w:val="222222"/>
              </w:rPr>
            </w:rPrChange>
          </w:rPr>
        </w:r>
        <w:r w:rsidR="00E378F4" w:rsidRPr="00E378F4">
          <w:rPr>
            <w:color w:val="222222"/>
            <w:rPrChange w:id="82" w:author="Mary Hunsicker" w:date="2021-12-03T14:16:00Z">
              <w:rPr>
                <w:rFonts w:ascii="Arial" w:hAnsi="Arial" w:cs="Arial"/>
                <w:color w:val="222222"/>
              </w:rPr>
            </w:rPrChange>
          </w:rPr>
          <w:fldChar w:fldCharType="separate"/>
        </w:r>
        <w:r w:rsidR="00E378F4" w:rsidRPr="00E378F4">
          <w:rPr>
            <w:rStyle w:val="Hyperlink"/>
            <w:rPrChange w:id="83" w:author="Mary Hunsicker" w:date="2021-12-03T14:16:00Z">
              <w:rPr>
                <w:rStyle w:val="Hyperlink"/>
                <w:rFonts w:ascii="Arial" w:hAnsi="Arial" w:cs="Arial"/>
              </w:rPr>
            </w:rPrChange>
          </w:rPr>
          <w:t>NO</w:t>
        </w:r>
        <w:r w:rsidR="00E378F4" w:rsidRPr="00E378F4">
          <w:rPr>
            <w:rStyle w:val="Hyperlink"/>
            <w:rPrChange w:id="84" w:author="Mary Hunsicker" w:date="2021-12-03T14:16:00Z">
              <w:rPr>
                <w:rStyle w:val="Hyperlink"/>
                <w:rFonts w:ascii="Arial" w:hAnsi="Arial" w:cs="Arial"/>
              </w:rPr>
            </w:rPrChange>
          </w:rPr>
          <w:t>A</w:t>
        </w:r>
        <w:r w:rsidR="00E378F4" w:rsidRPr="00E378F4">
          <w:rPr>
            <w:rStyle w:val="Hyperlink"/>
            <w:rPrChange w:id="85" w:author="Mary Hunsicker" w:date="2021-12-03T14:16:00Z">
              <w:rPr>
                <w:rStyle w:val="Hyperlink"/>
                <w:rFonts w:ascii="Arial" w:hAnsi="Arial" w:cs="Arial"/>
              </w:rPr>
            </w:rPrChange>
          </w:rPr>
          <w:t>A National Geophysical Data Center (2009) ETOPO1 1 Arc-Minute Global Relief Mode</w:t>
        </w:r>
        <w:r w:rsidR="00E378F4" w:rsidRPr="00E378F4">
          <w:rPr>
            <w:rStyle w:val="Hyperlink"/>
            <w:rPrChange w:id="86" w:author="Mary Hunsicker" w:date="2021-12-03T14:16:00Z">
              <w:rPr>
                <w:rStyle w:val="Hyperlink"/>
                <w:rFonts w:ascii="Arial" w:hAnsi="Arial" w:cs="Arial"/>
              </w:rPr>
            </w:rPrChange>
          </w:rPr>
          <w:t>l</w:t>
        </w:r>
        <w:r w:rsidR="00E378F4" w:rsidRPr="00E378F4">
          <w:rPr>
            <w:rStyle w:val="Hyperlink"/>
            <w:rPrChange w:id="87" w:author="Mary Hunsicker" w:date="2021-12-03T14:16:00Z">
              <w:rPr>
                <w:rStyle w:val="Hyperlink"/>
                <w:rFonts w:ascii="Arial" w:hAnsi="Arial" w:cs="Arial"/>
              </w:rPr>
            </w:rPrChange>
          </w:rPr>
          <w:t>.</w:t>
        </w:r>
        <w:r w:rsidR="00E378F4" w:rsidRPr="00E378F4">
          <w:rPr>
            <w:color w:val="222222"/>
            <w:rPrChange w:id="88" w:author="Mary Hunsicker" w:date="2021-12-03T14:16:00Z">
              <w:rPr>
                <w:rFonts w:ascii="Arial" w:hAnsi="Arial" w:cs="Arial"/>
                <w:color w:val="222222"/>
              </w:rPr>
            </w:rPrChange>
          </w:rPr>
          <w:fldChar w:fldCharType="end"/>
        </w:r>
        <w:r w:rsidR="00E378F4" w:rsidRPr="00E378F4">
          <w:rPr>
            <w:color w:val="222222"/>
            <w:rPrChange w:id="89" w:author="Mary Hunsicker" w:date="2021-12-03T14:16:00Z">
              <w:rPr>
                <w:rFonts w:ascii="Arial" w:hAnsi="Arial" w:cs="Arial"/>
                <w:color w:val="222222"/>
              </w:rPr>
            </w:rPrChange>
          </w:rPr>
          <w:t xml:space="preserve"> NOAA National Centers for Environmental Information</w:t>
        </w:r>
      </w:ins>
      <w:ins w:id="90" w:author="Mary Hunsicker" w:date="2021-12-03T14:16:00Z">
        <w:r w:rsidR="00E378F4">
          <w:rPr>
            <w:color w:val="222222"/>
          </w:rPr>
          <w:t xml:space="preserve"> (a</w:t>
        </w:r>
      </w:ins>
      <w:ins w:id="91" w:author="Mary Hunsicker" w:date="2021-12-03T14:14:00Z">
        <w:r w:rsidR="00E378F4" w:rsidRPr="00E378F4">
          <w:rPr>
            <w:color w:val="222222"/>
            <w:rPrChange w:id="92" w:author="Mary Hunsicker" w:date="2021-12-03T14:16:00Z">
              <w:rPr>
                <w:rFonts w:ascii="Arial" w:hAnsi="Arial" w:cs="Arial"/>
                <w:color w:val="222222"/>
              </w:rPr>
            </w:rPrChange>
          </w:rPr>
          <w:t>ccessed: 19 April 2013</w:t>
        </w:r>
      </w:ins>
      <w:ins w:id="93" w:author="Mary Hunsicker" w:date="2021-12-03T14:16:00Z">
        <w:r w:rsidR="00E378F4">
          <w:rPr>
            <w:color w:val="222222"/>
          </w:rPr>
          <w:t xml:space="preserve">, </w:t>
        </w:r>
        <w:proofErr w:type="spellStart"/>
        <w:r w:rsidR="00E378F4" w:rsidRPr="00E378F4">
          <w:rPr>
            <w:color w:val="222222"/>
            <w:rPrChange w:id="94" w:author="Mary Hunsicker" w:date="2021-12-03T14:17:00Z">
              <w:rPr>
                <w:rFonts w:ascii="Arial" w:hAnsi="Arial" w:cs="Arial"/>
                <w:color w:val="222222"/>
              </w:rPr>
            </w:rPrChange>
          </w:rPr>
          <w:t>Amante</w:t>
        </w:r>
        <w:proofErr w:type="spellEnd"/>
        <w:r w:rsidR="00E378F4" w:rsidRPr="00E378F4">
          <w:rPr>
            <w:color w:val="222222"/>
            <w:rPrChange w:id="95" w:author="Mary Hunsicker" w:date="2021-12-03T14:17:00Z">
              <w:rPr>
                <w:rFonts w:ascii="Arial" w:hAnsi="Arial" w:cs="Arial"/>
                <w:color w:val="222222"/>
              </w:rPr>
            </w:rPrChange>
          </w:rPr>
          <w:t>, C &amp; BW Eakins 2009</w:t>
        </w:r>
      </w:ins>
      <w:ins w:id="96" w:author="Mary Hunsicker" w:date="2021-12-03T14:17:00Z">
        <w:r w:rsidR="00E378F4" w:rsidRPr="00E378F4">
          <w:rPr>
            <w:color w:val="222222"/>
            <w:rPrChange w:id="97" w:author="Mary Hunsicker" w:date="2021-12-03T14:17:00Z">
              <w:rPr>
                <w:rFonts w:ascii="Arial" w:hAnsi="Arial" w:cs="Arial"/>
                <w:color w:val="222222"/>
              </w:rPr>
            </w:rPrChange>
          </w:rPr>
          <w:t>)</w:t>
        </w:r>
      </w:ins>
      <w:ins w:id="98" w:author="Mary Hunsicker" w:date="2021-12-03T14:20:00Z">
        <w:r w:rsidR="00E378F4">
          <w:rPr>
            <w:color w:val="222222"/>
          </w:rPr>
          <w:t>.</w:t>
        </w:r>
      </w:ins>
    </w:p>
    <w:p w14:paraId="06D87B1F" w14:textId="77777777" w:rsidR="006748EE" w:rsidRPr="00E80A96" w:rsidRDefault="006748EE" w:rsidP="00A612C8">
      <w:pPr>
        <w:spacing w:line="480" w:lineRule="auto"/>
        <w:rPr>
          <w:rFonts w:ascii="Times" w:hAnsi="Times" w:cs="Arial"/>
          <w:i/>
        </w:rPr>
      </w:pPr>
    </w:p>
    <w:p w14:paraId="4C483BDB" w14:textId="74D7A6EF" w:rsidR="0093154E" w:rsidRPr="00275C29" w:rsidRDefault="0093154E">
      <w:pPr>
        <w:pStyle w:val="NormalWeb"/>
        <w:spacing w:before="0" w:beforeAutospacing="0" w:after="0" w:afterAutospacing="0" w:line="480" w:lineRule="auto"/>
        <w:rPr>
          <w:rPrChange w:id="99" w:author="Mary Hunsicker" w:date="2021-12-02T15:10:00Z">
            <w:rPr>
              <w:rFonts w:ascii="Times" w:hAnsi="Times" w:cs="Arial"/>
              <w:sz w:val="24"/>
              <w:szCs w:val="24"/>
            </w:rPr>
          </w:rPrChange>
        </w:rPr>
        <w:pPrChange w:id="100" w:author="Mary Hunsicker" w:date="2021-12-02T15:10:00Z">
          <w:pPr>
            <w:pStyle w:val="CommentText"/>
            <w:spacing w:line="480" w:lineRule="auto"/>
            <w:ind w:firstLine="720"/>
          </w:pPr>
        </w:pPrChange>
      </w:pPr>
      <w:r w:rsidRPr="00275C29">
        <w:rPr>
          <w:rPrChange w:id="101" w:author="Mary Hunsicker" w:date="2021-12-02T15:09:00Z">
            <w:rPr>
              <w:rFonts w:ascii="Times" w:hAnsi="Times" w:cs="Arial"/>
            </w:rPr>
          </w:rPrChange>
        </w:rPr>
        <w:t xml:space="preserve">The biology time series </w:t>
      </w:r>
      <w:r w:rsidR="003B7D80" w:rsidRPr="00275C29">
        <w:rPr>
          <w:rPrChange w:id="102" w:author="Mary Hunsicker" w:date="2021-12-02T15:09:00Z">
            <w:rPr>
              <w:rFonts w:ascii="Times" w:hAnsi="Times" w:cs="Arial"/>
            </w:rPr>
          </w:rPrChange>
        </w:rPr>
        <w:t xml:space="preserve">included in our analysis </w:t>
      </w:r>
      <w:r w:rsidRPr="00275C29">
        <w:rPr>
          <w:rPrChange w:id="103" w:author="Mary Hunsicker" w:date="2021-12-02T15:09:00Z">
            <w:rPr>
              <w:rFonts w:ascii="Times" w:hAnsi="Times" w:cs="Arial"/>
            </w:rPr>
          </w:rPrChange>
        </w:rPr>
        <w:t xml:space="preserve">were selected based on three criteria: first, the measured variables </w:t>
      </w:r>
      <w:r w:rsidR="00BD0344" w:rsidRPr="00275C29">
        <w:rPr>
          <w:rPrChange w:id="104" w:author="Mary Hunsicker" w:date="2021-12-02T15:09:00Z">
            <w:rPr>
              <w:rFonts w:ascii="Times" w:hAnsi="Times" w:cs="Arial"/>
            </w:rPr>
          </w:rPrChange>
        </w:rPr>
        <w:t xml:space="preserve">would be </w:t>
      </w:r>
      <w:r w:rsidRPr="00275C29">
        <w:rPr>
          <w:rPrChange w:id="105" w:author="Mary Hunsicker" w:date="2021-12-02T15:09:00Z">
            <w:rPr>
              <w:rFonts w:ascii="Times" w:hAnsi="Times" w:cs="Arial"/>
            </w:rPr>
          </w:rPrChange>
        </w:rPr>
        <w:t xml:space="preserve">expected to show </w:t>
      </w:r>
      <w:r w:rsidR="001D05FA" w:rsidRPr="00275C29">
        <w:rPr>
          <w:rPrChange w:id="106" w:author="Mary Hunsicker" w:date="2021-12-02T15:09:00Z">
            <w:rPr>
              <w:rFonts w:ascii="Times" w:hAnsi="Times" w:cs="Arial"/>
            </w:rPr>
          </w:rPrChange>
        </w:rPr>
        <w:t xml:space="preserve">rapid </w:t>
      </w:r>
      <w:r w:rsidRPr="00275C29">
        <w:rPr>
          <w:rPrChange w:id="107" w:author="Mary Hunsicker" w:date="2021-12-02T15:09:00Z">
            <w:rPr>
              <w:rFonts w:ascii="Times" w:hAnsi="Times" w:cs="Arial"/>
            </w:rPr>
          </w:rPrChange>
        </w:rPr>
        <w:t xml:space="preserve">(0- to 1-year lag) responses to climate variability; second, the time series </w:t>
      </w:r>
      <w:r w:rsidR="00BD0344" w:rsidRPr="00275C29">
        <w:rPr>
          <w:rPrChange w:id="108" w:author="Mary Hunsicker" w:date="2021-12-02T15:09:00Z">
            <w:rPr>
              <w:rFonts w:ascii="Times" w:hAnsi="Times" w:cs="Arial"/>
            </w:rPr>
          </w:rPrChange>
        </w:rPr>
        <w:t xml:space="preserve">could </w:t>
      </w:r>
      <w:r w:rsidRPr="00275C29">
        <w:rPr>
          <w:rPrChange w:id="109" w:author="Mary Hunsicker" w:date="2021-12-02T15:09:00Z">
            <w:rPr>
              <w:rFonts w:ascii="Times" w:hAnsi="Times" w:cs="Arial"/>
            </w:rPr>
          </w:rPrChange>
        </w:rPr>
        <w:t xml:space="preserve">be updated with no more than one year lag for processing time to increase the speed at which biological responses to perturbation </w:t>
      </w:r>
      <w:r w:rsidR="00BD0344" w:rsidRPr="00275C29">
        <w:rPr>
          <w:rPrChange w:id="110" w:author="Mary Hunsicker" w:date="2021-12-02T15:09:00Z">
            <w:rPr>
              <w:rFonts w:ascii="Times" w:hAnsi="Times" w:cs="Arial"/>
            </w:rPr>
          </w:rPrChange>
        </w:rPr>
        <w:t xml:space="preserve">could </w:t>
      </w:r>
      <w:r w:rsidRPr="00275C29">
        <w:rPr>
          <w:rPrChange w:id="111" w:author="Mary Hunsicker" w:date="2021-12-02T15:09:00Z">
            <w:rPr>
              <w:rFonts w:ascii="Times" w:hAnsi="Times" w:cs="Arial"/>
            </w:rPr>
          </w:rPrChange>
        </w:rPr>
        <w:t xml:space="preserve">be detected; and third, the time series </w:t>
      </w:r>
      <w:r w:rsidR="00BD0344" w:rsidRPr="00275C29">
        <w:rPr>
          <w:rPrChange w:id="112" w:author="Mary Hunsicker" w:date="2021-12-02T15:09:00Z">
            <w:rPr>
              <w:rFonts w:ascii="Times" w:hAnsi="Times" w:cs="Arial"/>
            </w:rPr>
          </w:rPrChange>
        </w:rPr>
        <w:t xml:space="preserve">were </w:t>
      </w:r>
      <w:r w:rsidRPr="00275C29">
        <w:rPr>
          <w:rPrChange w:id="113" w:author="Mary Hunsicker" w:date="2021-12-02T15:09:00Z">
            <w:rPr>
              <w:rFonts w:ascii="Times" w:hAnsi="Times" w:cs="Arial"/>
            </w:rPr>
          </w:rPrChange>
        </w:rPr>
        <w:t xml:space="preserve">at least 15 years long. </w:t>
      </w:r>
      <w:ins w:id="114" w:author="Mary Hunsicker" w:date="2021-12-02T15:13:00Z">
        <w:r w:rsidR="00275C29">
          <w:t>A threshold of 15 years allowed us</w:t>
        </w:r>
      </w:ins>
      <w:ins w:id="115" w:author="Mary Hunsicker" w:date="2021-12-02T15:09:00Z">
        <w:r w:rsidR="00275C29" w:rsidRPr="00275C29">
          <w:rPr>
            <w:color w:val="1155CC"/>
          </w:rPr>
          <w:t xml:space="preserve"> </w:t>
        </w:r>
      </w:ins>
      <w:ins w:id="116" w:author="Mary Hunsicker" w:date="2021-12-02T15:13:00Z">
        <w:r w:rsidR="00275C29">
          <w:rPr>
            <w:color w:val="1155CC"/>
          </w:rPr>
          <w:t xml:space="preserve">to </w:t>
        </w:r>
      </w:ins>
      <w:ins w:id="117" w:author="Mary Hunsicker" w:date="2021-12-02T15:09:00Z">
        <w:r w:rsidR="00275C29" w:rsidRPr="00275C29">
          <w:rPr>
            <w:color w:val="1155CC"/>
          </w:rPr>
          <w:t>include long time series that spanned as many climate perturbations as possible and also have enough biological time series to develop an informative indicator of community state</w:t>
        </w:r>
      </w:ins>
      <w:ins w:id="118" w:author="Mary Hunsicker" w:date="2021-12-02T15:13:00Z">
        <w:r w:rsidR="00275C29">
          <w:rPr>
            <w:color w:val="1155CC"/>
          </w:rPr>
          <w:t xml:space="preserve">. </w:t>
        </w:r>
      </w:ins>
      <w:ins w:id="119" w:author="Mary Hunsicker" w:date="2021-12-02T15:09:00Z">
        <w:r w:rsidR="00275C29" w:rsidRPr="00275C29">
          <w:rPr>
            <w:color w:val="1155CC"/>
          </w:rPr>
          <w:t xml:space="preserve">In addition, </w:t>
        </w:r>
        <w:r w:rsidR="00275C29" w:rsidRPr="00275C29">
          <w:rPr>
            <w:color w:val="1155CC"/>
            <w:shd w:val="clear" w:color="auto" w:fill="FFFFFF"/>
          </w:rPr>
          <w:t>15 years is a threshold that has been previously used to define "long oceanographic time series" in the California Current</w:t>
        </w:r>
      </w:ins>
      <w:ins w:id="120" w:author="Mary Hunsicker" w:date="2021-12-02T15:10:00Z">
        <w:r w:rsidR="00275C29">
          <w:rPr>
            <w:color w:val="1155CC"/>
            <w:shd w:val="clear" w:color="auto" w:fill="FFFFFF"/>
          </w:rPr>
          <w:t xml:space="preserve"> (</w:t>
        </w:r>
      </w:ins>
      <w:proofErr w:type="spellStart"/>
      <w:ins w:id="121" w:author="Mary Hunsicker" w:date="2021-12-02T15:09:00Z">
        <w:r w:rsidR="00275C29" w:rsidRPr="00275C29">
          <w:rPr>
            <w:color w:val="1155CC"/>
            <w:shd w:val="clear" w:color="auto" w:fill="FFFFFF"/>
          </w:rPr>
          <w:t>McClatchie</w:t>
        </w:r>
        <w:proofErr w:type="spellEnd"/>
        <w:r w:rsidR="00275C29" w:rsidRPr="00275C29">
          <w:rPr>
            <w:color w:val="1155CC"/>
            <w:shd w:val="clear" w:color="auto" w:fill="FFFFFF"/>
          </w:rPr>
          <w:t xml:space="preserve"> et al. 2014</w:t>
        </w:r>
      </w:ins>
      <w:ins w:id="122" w:author="Mary Hunsicker" w:date="2021-12-02T15:10:00Z">
        <w:r w:rsidR="00275C29">
          <w:rPr>
            <w:color w:val="1155CC"/>
            <w:shd w:val="clear" w:color="auto" w:fill="FFFFFF"/>
          </w:rPr>
          <w:t xml:space="preserve">). </w:t>
        </w:r>
      </w:ins>
      <w:r w:rsidRPr="00275C29">
        <w:rPr>
          <w:rPrChange w:id="123" w:author="Mary Hunsicker" w:date="2021-12-02T15:09:00Z">
            <w:rPr>
              <w:rFonts w:ascii="Times" w:hAnsi="Times" w:cs="Arial"/>
            </w:rPr>
          </w:rPrChange>
        </w:rPr>
        <w:t>The biology time series that met</w:t>
      </w:r>
      <w:ins w:id="124" w:author="Mary Hunsicker" w:date="2021-12-02T15:10:00Z">
        <w:r w:rsidR="00275C29">
          <w:t xml:space="preserve"> our selection </w:t>
        </w:r>
      </w:ins>
      <w:del w:id="125" w:author="Mary Hunsicker" w:date="2021-12-02T15:10:00Z">
        <w:r w:rsidRPr="00275C29" w:rsidDel="00275C29">
          <w:rPr>
            <w:rPrChange w:id="126" w:author="Mary Hunsicker" w:date="2021-12-02T15:09:00Z">
              <w:rPr>
                <w:rFonts w:ascii="Times" w:hAnsi="Times" w:cs="Arial"/>
              </w:rPr>
            </w:rPrChange>
          </w:rPr>
          <w:delText xml:space="preserve"> these </w:delText>
        </w:r>
      </w:del>
      <w:r w:rsidRPr="00275C29">
        <w:rPr>
          <w:rPrChange w:id="127" w:author="Mary Hunsicker" w:date="2021-12-02T15:09:00Z">
            <w:rPr>
              <w:rFonts w:ascii="Times" w:hAnsi="Times" w:cs="Arial"/>
            </w:rPr>
          </w:rPrChange>
        </w:rPr>
        <w:t xml:space="preserve">criteria (n=38) included ichthyoplankton, </w:t>
      </w:r>
      <w:r w:rsidR="00BE1505" w:rsidRPr="00275C29">
        <w:rPr>
          <w:rPrChange w:id="128" w:author="Mary Hunsicker" w:date="2021-12-02T15:09:00Z">
            <w:rPr>
              <w:rFonts w:ascii="Times" w:hAnsi="Times" w:cs="Arial"/>
            </w:rPr>
          </w:rPrChange>
        </w:rPr>
        <w:t>pelagic</w:t>
      </w:r>
      <w:r w:rsidR="00BE1505">
        <w:rPr>
          <w:rFonts w:ascii="Times" w:hAnsi="Times" w:cs="Arial"/>
        </w:rPr>
        <w:t xml:space="preserve"> young-of-the-year (</w:t>
      </w:r>
      <w:r w:rsidRPr="00304CA4">
        <w:rPr>
          <w:rFonts w:ascii="Times" w:hAnsi="Times" w:cs="Arial"/>
        </w:rPr>
        <w:t>juvenile fish</w:t>
      </w:r>
      <w:r w:rsidR="00BE1505">
        <w:rPr>
          <w:rFonts w:ascii="Times" w:hAnsi="Times" w:cs="Arial"/>
        </w:rPr>
        <w:t>)</w:t>
      </w:r>
      <w:r w:rsidRPr="00304CA4">
        <w:rPr>
          <w:rFonts w:ascii="Times" w:hAnsi="Times" w:cs="Arial"/>
        </w:rPr>
        <w:t>, squid</w:t>
      </w:r>
      <w:r>
        <w:rPr>
          <w:rFonts w:ascii="Times" w:hAnsi="Times" w:cs="Arial"/>
        </w:rPr>
        <w:t xml:space="preserve">, </w:t>
      </w:r>
      <w:r w:rsidRPr="00304CA4">
        <w:rPr>
          <w:rFonts w:ascii="Times" w:hAnsi="Times" w:cs="Arial"/>
        </w:rPr>
        <w:t>and krill abundance</w:t>
      </w:r>
      <w:r w:rsidR="00BE09EC">
        <w:rPr>
          <w:rFonts w:ascii="Times" w:hAnsi="Times" w:cs="Arial"/>
        </w:rPr>
        <w:t xml:space="preserve">; </w:t>
      </w:r>
      <w:r w:rsidRPr="00304CA4">
        <w:rPr>
          <w:rFonts w:ascii="Times" w:hAnsi="Times" w:cs="Arial"/>
        </w:rPr>
        <w:t>seabird</w:t>
      </w:r>
      <w:r w:rsidRPr="001D68F3">
        <w:rPr>
          <w:rFonts w:ascii="Times" w:hAnsi="Times" w:cs="Arial"/>
        </w:rPr>
        <w:t xml:space="preserve"> productivity</w:t>
      </w:r>
      <w:r w:rsidR="00BE09EC">
        <w:rPr>
          <w:rFonts w:ascii="Times" w:hAnsi="Times" w:cs="Arial"/>
        </w:rPr>
        <w:t xml:space="preserve">; </w:t>
      </w:r>
      <w:r w:rsidRPr="001D68F3">
        <w:rPr>
          <w:rFonts w:ascii="Times" w:hAnsi="Times" w:cs="Arial"/>
        </w:rPr>
        <w:t xml:space="preserve">and </w:t>
      </w:r>
      <w:r w:rsidR="00710266">
        <w:rPr>
          <w:rFonts w:ascii="Times" w:hAnsi="Times" w:cs="Arial"/>
        </w:rPr>
        <w:t xml:space="preserve">California </w:t>
      </w:r>
      <w:r w:rsidRPr="001D68F3">
        <w:rPr>
          <w:rFonts w:ascii="Times" w:hAnsi="Times" w:cs="Arial"/>
        </w:rPr>
        <w:t>sea lion pup body condition metrics</w:t>
      </w:r>
      <w:r>
        <w:rPr>
          <w:rFonts w:ascii="Times" w:hAnsi="Times" w:cs="Arial"/>
        </w:rPr>
        <w:t xml:space="preserve"> </w:t>
      </w:r>
      <w:r w:rsidR="003957FC">
        <w:rPr>
          <w:rFonts w:ascii="Times" w:hAnsi="Times" w:cs="Arial"/>
        </w:rPr>
        <w:t xml:space="preserve">(Fig. 1, </w:t>
      </w:r>
      <w:r w:rsidR="00DA771F">
        <w:rPr>
          <w:rFonts w:ascii="Times" w:hAnsi="Times" w:cs="Arial"/>
        </w:rPr>
        <w:t xml:space="preserve">S1 </w:t>
      </w:r>
      <w:r w:rsidR="003957FC">
        <w:rPr>
          <w:rFonts w:ascii="Times" w:hAnsi="Times" w:cs="Arial"/>
        </w:rPr>
        <w:t>T</w:t>
      </w:r>
      <w:r>
        <w:rPr>
          <w:rFonts w:ascii="Times" w:hAnsi="Times" w:cs="Arial"/>
        </w:rPr>
        <w:t>able)</w:t>
      </w:r>
      <w:r w:rsidRPr="001D68F3">
        <w:rPr>
          <w:rFonts w:ascii="Times" w:hAnsi="Times" w:cs="Arial"/>
        </w:rPr>
        <w:t xml:space="preserve">. </w:t>
      </w:r>
      <w:r>
        <w:rPr>
          <w:rFonts w:ascii="Times" w:hAnsi="Times" w:cs="Arial"/>
        </w:rPr>
        <w:t>The</w:t>
      </w:r>
      <w:r w:rsidR="003B7D80">
        <w:rPr>
          <w:rFonts w:ascii="Times" w:hAnsi="Times" w:cs="Arial"/>
        </w:rPr>
        <w:t xml:space="preserve">se </w:t>
      </w:r>
      <w:proofErr w:type="gramStart"/>
      <w:r w:rsidR="003B7D80">
        <w:rPr>
          <w:rFonts w:ascii="Times" w:hAnsi="Times" w:cs="Arial"/>
        </w:rPr>
        <w:t>38</w:t>
      </w:r>
      <w:r w:rsidR="00EE7D11">
        <w:rPr>
          <w:rFonts w:ascii="Times" w:hAnsi="Times" w:cs="Arial"/>
        </w:rPr>
        <w:t xml:space="preserve"> </w:t>
      </w:r>
      <w:r>
        <w:rPr>
          <w:rFonts w:ascii="Times" w:hAnsi="Times" w:cs="Arial"/>
        </w:rPr>
        <w:t>time</w:t>
      </w:r>
      <w:proofErr w:type="gramEnd"/>
      <w:r>
        <w:rPr>
          <w:rFonts w:ascii="Times" w:hAnsi="Times" w:cs="Arial"/>
        </w:rPr>
        <w:t xml:space="preserve"> series </w:t>
      </w:r>
      <w:r w:rsidR="003B7D80">
        <w:rPr>
          <w:rFonts w:ascii="Times" w:hAnsi="Times" w:cs="Arial"/>
        </w:rPr>
        <w:t xml:space="preserve">were </w:t>
      </w:r>
      <w:r>
        <w:rPr>
          <w:rFonts w:ascii="Times" w:hAnsi="Times" w:cs="Arial"/>
        </w:rPr>
        <w:t>collected from four disparate ocean surveys, and</w:t>
      </w:r>
      <w:r w:rsidR="00E8682A">
        <w:rPr>
          <w:rFonts w:ascii="Times" w:hAnsi="Times" w:cs="Arial"/>
        </w:rPr>
        <w:t xml:space="preserve"> span between </w:t>
      </w:r>
      <w:r w:rsidR="00E138D4">
        <w:rPr>
          <w:rFonts w:ascii="Times" w:hAnsi="Times" w:cs="Arial"/>
        </w:rPr>
        <w:t xml:space="preserve">22 </w:t>
      </w:r>
      <w:r w:rsidR="00E8682A">
        <w:rPr>
          <w:rFonts w:ascii="Times" w:hAnsi="Times" w:cs="Arial"/>
        </w:rPr>
        <w:t xml:space="preserve">and </w:t>
      </w:r>
      <w:r w:rsidR="00E138D4">
        <w:rPr>
          <w:rFonts w:ascii="Times" w:hAnsi="Times" w:cs="Arial"/>
        </w:rPr>
        <w:t>68</w:t>
      </w:r>
      <w:r w:rsidR="00E8682A">
        <w:rPr>
          <w:rFonts w:ascii="Times" w:hAnsi="Times" w:cs="Arial"/>
        </w:rPr>
        <w:t xml:space="preserve"> years</w:t>
      </w:r>
      <w:r>
        <w:rPr>
          <w:rFonts w:ascii="Times" w:hAnsi="Times" w:cs="Arial"/>
        </w:rPr>
        <w:t xml:space="preserve">. </w:t>
      </w:r>
      <w:r w:rsidR="00E8682A">
        <w:rPr>
          <w:rFonts w:ascii="Times" w:hAnsi="Times" w:cs="Arial"/>
        </w:rPr>
        <w:t>D</w:t>
      </w:r>
      <w:r>
        <w:rPr>
          <w:rFonts w:ascii="Times" w:hAnsi="Times" w:cs="Arial"/>
        </w:rPr>
        <w:t>ata</w:t>
      </w:r>
      <w:r w:rsidRPr="00901024">
        <w:rPr>
          <w:rFonts w:ascii="Times" w:hAnsi="Times" w:cs="Arial"/>
        </w:rPr>
        <w:t>sets</w:t>
      </w:r>
      <w:r>
        <w:rPr>
          <w:rFonts w:ascii="Times" w:hAnsi="Times" w:cs="Arial"/>
        </w:rPr>
        <w:t xml:space="preserve"> </w:t>
      </w:r>
      <w:r w:rsidR="00425C68">
        <w:rPr>
          <w:rFonts w:ascii="Times" w:hAnsi="Times" w:cs="Arial"/>
        </w:rPr>
        <w:t>collected from surveys that included spatial attributes</w:t>
      </w:r>
      <w:r>
        <w:rPr>
          <w:rFonts w:ascii="Times" w:hAnsi="Times" w:cs="Arial"/>
        </w:rPr>
        <w:t xml:space="preserve"> (e.g., ichthyoplankton and </w:t>
      </w:r>
      <w:r w:rsidR="00BE1505">
        <w:rPr>
          <w:rFonts w:ascii="Times" w:hAnsi="Times" w:cs="Arial"/>
        </w:rPr>
        <w:t xml:space="preserve">pelagic </w:t>
      </w:r>
      <w:r>
        <w:rPr>
          <w:rFonts w:ascii="Times" w:hAnsi="Times" w:cs="Arial"/>
        </w:rPr>
        <w:t>juvenile fish surveys)</w:t>
      </w:r>
      <w:r w:rsidRPr="00901024">
        <w:rPr>
          <w:rFonts w:ascii="Times" w:hAnsi="Times" w:cs="Arial"/>
        </w:rPr>
        <w:t xml:space="preserve"> were </w:t>
      </w:r>
      <w:r w:rsidR="00425C68">
        <w:rPr>
          <w:rFonts w:ascii="Times" w:hAnsi="Times" w:cs="Arial"/>
        </w:rPr>
        <w:t xml:space="preserve">first </w:t>
      </w:r>
      <w:r w:rsidRPr="00901024">
        <w:rPr>
          <w:rFonts w:ascii="Times" w:hAnsi="Times" w:cs="Arial"/>
        </w:rPr>
        <w:t>standardized using Generalized Additive Models</w:t>
      </w:r>
      <w:r w:rsidR="00425C68">
        <w:rPr>
          <w:rFonts w:ascii="Times" w:hAnsi="Times" w:cs="Arial"/>
        </w:rPr>
        <w:t xml:space="preserve"> </w:t>
      </w:r>
      <w:r>
        <w:rPr>
          <w:rFonts w:ascii="Times" w:hAnsi="Times" w:cs="Arial"/>
        </w:rPr>
        <w:t>to create a univariate time series</w:t>
      </w:r>
      <w:r w:rsidR="00425C68">
        <w:rPr>
          <w:rFonts w:ascii="Times" w:hAnsi="Times" w:cs="Arial"/>
        </w:rPr>
        <w:t xml:space="preserve"> for each species</w:t>
      </w:r>
      <w:r w:rsidRPr="00901024">
        <w:rPr>
          <w:rFonts w:ascii="Times" w:hAnsi="Times" w:cs="Arial"/>
        </w:rPr>
        <w:t xml:space="preserve">. </w:t>
      </w:r>
      <w:r w:rsidR="004916A8" w:rsidRPr="004916A8">
        <w:t xml:space="preserve">While these datasets generally include spatial random sampling, the index standardization accounts for uneven distributions of effort (in space or time). </w:t>
      </w:r>
      <w:r w:rsidR="00F23523" w:rsidRPr="004916A8">
        <w:t>Details</w:t>
      </w:r>
      <w:r w:rsidR="00F23523" w:rsidRPr="00901024">
        <w:rPr>
          <w:rFonts w:ascii="Times" w:hAnsi="Times" w:cs="Arial"/>
        </w:rPr>
        <w:t xml:space="preserve"> on </w:t>
      </w:r>
      <w:r w:rsidR="00F23523">
        <w:rPr>
          <w:rFonts w:ascii="Times" w:hAnsi="Times" w:cs="Arial"/>
        </w:rPr>
        <w:t xml:space="preserve">the </w:t>
      </w:r>
      <w:r w:rsidR="00F23523" w:rsidRPr="00901024">
        <w:rPr>
          <w:rFonts w:ascii="Times" w:hAnsi="Times" w:cs="Arial"/>
        </w:rPr>
        <w:t xml:space="preserve">standardization of individual datasets are included in </w:t>
      </w:r>
      <w:r w:rsidR="00F23523">
        <w:rPr>
          <w:rFonts w:ascii="Times" w:hAnsi="Times" w:cs="Arial"/>
        </w:rPr>
        <w:t xml:space="preserve">S1 </w:t>
      </w:r>
      <w:r w:rsidR="00F23523" w:rsidRPr="00901024">
        <w:rPr>
          <w:rFonts w:ascii="Times" w:hAnsi="Times" w:cs="Arial"/>
        </w:rPr>
        <w:t>Appendix</w:t>
      </w:r>
      <w:r w:rsidR="00F23523">
        <w:rPr>
          <w:rFonts w:ascii="Times" w:hAnsi="Times" w:cs="Arial"/>
        </w:rPr>
        <w:t xml:space="preserve">. </w:t>
      </w:r>
      <w:r w:rsidR="00E8682A">
        <w:rPr>
          <w:rFonts w:ascii="Times" w:hAnsi="Times" w:cs="Arial"/>
        </w:rPr>
        <w:t>In addition</w:t>
      </w:r>
      <w:r w:rsidR="00E8682A" w:rsidRPr="00901024">
        <w:rPr>
          <w:rFonts w:ascii="Times" w:hAnsi="Times" w:cs="Arial"/>
        </w:rPr>
        <w:t>, the biology data were normalized with log transformations where appropriate</w:t>
      </w:r>
      <w:r w:rsidR="001D21FB">
        <w:rPr>
          <w:rFonts w:ascii="Times" w:hAnsi="Times" w:cs="Arial"/>
        </w:rPr>
        <w:t xml:space="preserve"> (all zeros were cha</w:t>
      </w:r>
      <w:r w:rsidR="006169FC">
        <w:rPr>
          <w:rFonts w:ascii="Times" w:hAnsi="Times" w:cs="Arial"/>
        </w:rPr>
        <w:t>n</w:t>
      </w:r>
      <w:r w:rsidR="001D21FB">
        <w:rPr>
          <w:rFonts w:ascii="Times" w:hAnsi="Times" w:cs="Arial"/>
        </w:rPr>
        <w:t>ged to NAs)</w:t>
      </w:r>
      <w:r w:rsidR="00E8682A" w:rsidRPr="00901024">
        <w:rPr>
          <w:rFonts w:ascii="Times" w:hAnsi="Times" w:cs="Arial"/>
        </w:rPr>
        <w:t xml:space="preserve">. For example, if the time series data were </w:t>
      </w:r>
      <w:r w:rsidR="00E8682A">
        <w:rPr>
          <w:rFonts w:ascii="Times" w:hAnsi="Times" w:cs="Arial"/>
        </w:rPr>
        <w:t xml:space="preserve">assumed to be </w:t>
      </w:r>
      <w:r w:rsidR="00E8682A" w:rsidRPr="00901024">
        <w:rPr>
          <w:rFonts w:ascii="Times" w:hAnsi="Times" w:cs="Arial"/>
        </w:rPr>
        <w:t>lognormal</w:t>
      </w:r>
      <w:r w:rsidR="00E8682A">
        <w:rPr>
          <w:rFonts w:ascii="Times" w:hAnsi="Times" w:cs="Arial"/>
        </w:rPr>
        <w:t>ly distributed</w:t>
      </w:r>
      <w:r w:rsidR="00E8682A" w:rsidRPr="00901024">
        <w:rPr>
          <w:rFonts w:ascii="Times" w:hAnsi="Times" w:cs="Arial"/>
        </w:rPr>
        <w:t xml:space="preserve"> (e.g.</w:t>
      </w:r>
      <w:r w:rsidR="00BD0344">
        <w:rPr>
          <w:rFonts w:ascii="Times" w:hAnsi="Times" w:cs="Arial"/>
        </w:rPr>
        <w:t>,</w:t>
      </w:r>
      <w:r w:rsidR="00E8682A" w:rsidRPr="00901024">
        <w:rPr>
          <w:rFonts w:ascii="Times" w:hAnsi="Times" w:cs="Arial"/>
        </w:rPr>
        <w:t xml:space="preserve"> weight/count data) or the coefficient of variation was &gt; 1, the data were log transformed. All of the time series </w:t>
      </w:r>
      <w:r w:rsidR="00E8682A">
        <w:rPr>
          <w:rFonts w:ascii="Times" w:hAnsi="Times" w:cs="Arial"/>
        </w:rPr>
        <w:t xml:space="preserve">from </w:t>
      </w:r>
      <w:r w:rsidR="00E8682A" w:rsidRPr="00901024">
        <w:rPr>
          <w:rFonts w:ascii="Times" w:hAnsi="Times" w:cs="Arial"/>
        </w:rPr>
        <w:t>an individual data</w:t>
      </w:r>
      <w:r w:rsidR="00E8682A">
        <w:rPr>
          <w:rFonts w:ascii="Times" w:hAnsi="Times" w:cs="Arial"/>
        </w:rPr>
        <w:t>s</w:t>
      </w:r>
      <w:r w:rsidR="00E8682A" w:rsidRPr="00901024">
        <w:rPr>
          <w:rFonts w:ascii="Times" w:hAnsi="Times" w:cs="Arial"/>
        </w:rPr>
        <w:t>et</w:t>
      </w:r>
      <w:r w:rsidR="00E8682A">
        <w:rPr>
          <w:rFonts w:ascii="Times" w:hAnsi="Times" w:cs="Arial"/>
        </w:rPr>
        <w:t xml:space="preserve"> (survey) </w:t>
      </w:r>
      <w:r w:rsidR="00E8682A" w:rsidRPr="00901024">
        <w:rPr>
          <w:rFonts w:ascii="Times" w:hAnsi="Times" w:cs="Arial"/>
        </w:rPr>
        <w:t>were treated the same, i.e.</w:t>
      </w:r>
      <w:r w:rsidR="00BD0344">
        <w:rPr>
          <w:rFonts w:ascii="Times" w:hAnsi="Times" w:cs="Arial"/>
        </w:rPr>
        <w:t>,</w:t>
      </w:r>
      <w:r w:rsidR="00E8682A" w:rsidRPr="00901024">
        <w:rPr>
          <w:rFonts w:ascii="Times" w:hAnsi="Times" w:cs="Arial"/>
        </w:rPr>
        <w:t xml:space="preserve"> logged or not. </w:t>
      </w:r>
      <w:r w:rsidRPr="00901024">
        <w:rPr>
          <w:rFonts w:ascii="Times" w:hAnsi="Times" w:cs="Arial"/>
        </w:rPr>
        <w:t xml:space="preserve">More details on the biology </w:t>
      </w:r>
      <w:r w:rsidRPr="00901024">
        <w:rPr>
          <w:rFonts w:ascii="Times" w:hAnsi="Times" w:cs="Arial"/>
        </w:rPr>
        <w:lastRenderedPageBreak/>
        <w:t xml:space="preserve">time series used in this study and the associated data sources </w:t>
      </w:r>
      <w:r>
        <w:rPr>
          <w:rFonts w:ascii="Times" w:hAnsi="Times" w:cs="Arial"/>
        </w:rPr>
        <w:t xml:space="preserve">and log transformations </w:t>
      </w:r>
      <w:r w:rsidRPr="00901024">
        <w:rPr>
          <w:rFonts w:ascii="Times" w:hAnsi="Times" w:cs="Arial"/>
        </w:rPr>
        <w:t xml:space="preserve">are summarized in </w:t>
      </w:r>
      <w:r w:rsidR="00DA771F">
        <w:rPr>
          <w:rFonts w:ascii="Times" w:hAnsi="Times" w:cs="Arial"/>
        </w:rPr>
        <w:t xml:space="preserve">S1 </w:t>
      </w:r>
      <w:r w:rsidRPr="00901024">
        <w:rPr>
          <w:rFonts w:ascii="Times" w:hAnsi="Times" w:cs="Arial"/>
        </w:rPr>
        <w:t xml:space="preserve">Table </w:t>
      </w:r>
      <w:r w:rsidR="00321B55">
        <w:rPr>
          <w:rFonts w:ascii="Times" w:hAnsi="Times" w:cs="Arial"/>
        </w:rPr>
        <w:t xml:space="preserve">and </w:t>
      </w:r>
      <w:r w:rsidR="00DA771F">
        <w:rPr>
          <w:rFonts w:ascii="Times" w:hAnsi="Times" w:cs="Arial"/>
        </w:rPr>
        <w:t xml:space="preserve">S1 </w:t>
      </w:r>
      <w:r w:rsidR="00321B55">
        <w:rPr>
          <w:rFonts w:ascii="Times" w:hAnsi="Times" w:cs="Arial"/>
        </w:rPr>
        <w:t>Figur</w:t>
      </w:r>
      <w:r w:rsidR="00DA771F">
        <w:rPr>
          <w:rFonts w:ascii="Times" w:hAnsi="Times" w:cs="Arial"/>
        </w:rPr>
        <w:t>e</w:t>
      </w:r>
      <w:r w:rsidR="00321B55">
        <w:rPr>
          <w:rFonts w:ascii="Times" w:hAnsi="Times" w:cs="Arial"/>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2C4AE1A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making predictions of community state and individual species</w:t>
      </w:r>
      <w:r w:rsidR="00911665">
        <w:rPr>
          <w:rFonts w:ascii="Times" w:hAnsi="Times" w:cs="Arial"/>
        </w:rPr>
        <w:t xml:space="preserve"> variables</w:t>
      </w:r>
      <w:r>
        <w:rPr>
          <w:rFonts w:ascii="Times" w:hAnsi="Times" w:cs="Arial"/>
        </w:rPr>
        <w:t>.</w:t>
      </w:r>
      <w:ins w:id="129" w:author="Mary Hunsicker" w:date="2021-11-29T08:59:00Z">
        <w:r w:rsidR="00251240">
          <w:rPr>
            <w:rFonts w:ascii="Times" w:hAnsi="Times" w:cs="Arial"/>
          </w:rPr>
          <w:t xml:space="preserve"> These four steps map on to the four study objectives outlined in the introduction.</w:t>
        </w:r>
      </w:ins>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 xml:space="preserve">nalysis (DFA, </w:t>
      </w:r>
      <w:proofErr w:type="spellStart"/>
      <w:r w:rsidRPr="00E80A96">
        <w:rPr>
          <w:rFonts w:ascii="Times" w:hAnsi="Times" w:cs="Arial"/>
          <w:color w:val="000000"/>
          <w:szCs w:val="22"/>
        </w:rPr>
        <w:t>Zuur</w:t>
      </w:r>
      <w:proofErr w:type="spellEnd"/>
      <w:r w:rsidRPr="00E80A96">
        <w:rPr>
          <w:rFonts w:ascii="Times" w:hAnsi="Times" w:cs="Arial"/>
          <w:color w:val="000000"/>
          <w:szCs w:val="22"/>
        </w:rPr>
        <w:t xml:space="preserve">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AB69D6"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lastRenderedPageBreak/>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AB69D6"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w:t>
      </w:r>
      <w:proofErr w:type="gramStart"/>
      <w:r w:rsidR="0093154E" w:rsidRPr="001D67E5">
        <w:rPr>
          <w:rFonts w:ascii="Times" w:hAnsi="Times" w:cs="Arial"/>
          <w:color w:val="000000"/>
        </w:rPr>
        <w:t>distribution</w:t>
      </w:r>
      <w:r w:rsidR="00026CAB">
        <w:rPr>
          <w:rFonts w:ascii="Times" w:hAnsi="Times" w:cs="Arial"/>
          <w:color w:val="000000"/>
        </w:rPr>
        <w:t>.</w:t>
      </w:r>
      <w:proofErr w:type="gramEnd"/>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73B9A3F6" w:rsidR="0093154E" w:rsidRDefault="00026CAB" w:rsidP="00A612C8">
      <w:pPr>
        <w:spacing w:line="480" w:lineRule="auto"/>
        <w:rPr>
          <w:ins w:id="130" w:author="Mary Hunsicker" w:date="2021-11-29T09:08:00Z"/>
          <w:rFonts w:ascii="Times" w:hAnsi="Times" w:cs="Arial"/>
          <w:color w:val="000000"/>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proofErr w:type="gramStart"/>
      <w:r w:rsidR="00DB417C" w:rsidRPr="001D67E5">
        <w:rPr>
          <w:rFonts w:ascii="Times" w:hAnsi="Times" w:cs="Arial"/>
          <w:color w:val="000000"/>
        </w:rPr>
        <w:t>AR(</w:t>
      </w:r>
      <w:proofErr w:type="gramEnd"/>
      <w:r w:rsidR="00DB417C" w:rsidRPr="001D67E5">
        <w:rPr>
          <w:rFonts w:ascii="Times" w:hAnsi="Times" w:cs="Arial"/>
          <w:color w:val="000000"/>
        </w:rPr>
        <w:t xml:space="preserve">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xml:space="preserve">, </w:t>
      </w:r>
      <w:r w:rsidR="00ED4BBB">
        <w:rPr>
          <w:rFonts w:ascii="Times" w:hAnsi="Times" w:cs="Arial"/>
          <w:color w:val="000000"/>
        </w:rPr>
        <w:lastRenderedPageBreak/>
        <w:t>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 Ward et al. 20</w:t>
      </w:r>
      <w:r w:rsidR="004578ED">
        <w:rPr>
          <w:rFonts w:ascii="Times" w:hAnsi="Times" w:cs="Arial"/>
          <w:color w:val="000000"/>
        </w:rPr>
        <w:t>20</w:t>
      </w:r>
      <w:r w:rsidR="0093154E" w:rsidRPr="001D67E5">
        <w:rPr>
          <w:rFonts w:ascii="Times" w:hAnsi="Times" w:cs="Arial"/>
          <w:color w:val="000000"/>
        </w:rPr>
        <w:t xml:space="preserve">) and our public </w:t>
      </w:r>
      <w:proofErr w:type="spellStart"/>
      <w:r w:rsidR="0093154E" w:rsidRPr="001D67E5">
        <w:rPr>
          <w:rFonts w:ascii="Times" w:hAnsi="Times" w:cs="Arial"/>
          <w:color w:val="000000"/>
        </w:rPr>
        <w:t>Github</w:t>
      </w:r>
      <w:proofErr w:type="spellEnd"/>
      <w:r w:rsidR="0093154E" w:rsidRPr="001D67E5">
        <w:rPr>
          <w:rFonts w:ascii="Times" w:hAnsi="Times" w:cs="Arial"/>
          <w:color w:val="000000"/>
        </w:rPr>
        <w:t xml:space="preserve"> repository, </w:t>
      </w:r>
      <w:hyperlink r:id="rId8"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33D41A6A" w14:textId="2E391C4C" w:rsidR="00D51FFE" w:rsidRDefault="00D51FFE" w:rsidP="00A612C8">
      <w:pPr>
        <w:spacing w:line="480" w:lineRule="auto"/>
        <w:rPr>
          <w:ins w:id="131" w:author="Mary Hunsicker" w:date="2021-11-29T09:09:00Z"/>
          <w:rFonts w:ascii="Times" w:hAnsi="Times" w:cs="Arial"/>
          <w:color w:val="000000"/>
        </w:rPr>
      </w:pPr>
    </w:p>
    <w:p w14:paraId="5FFF5F08" w14:textId="79D3D971" w:rsidR="00D51FFE" w:rsidRPr="00D51FFE" w:rsidRDefault="00D51FFE" w:rsidP="00A612C8">
      <w:pPr>
        <w:spacing w:line="480" w:lineRule="auto"/>
        <w:rPr>
          <w:rFonts w:ascii="Times" w:hAnsi="Times" w:cs="Arial"/>
          <w:i/>
          <w:iCs/>
          <w:rPrChange w:id="132" w:author="Mary Hunsicker" w:date="2021-11-29T09:09:00Z">
            <w:rPr>
              <w:rFonts w:ascii="Times" w:hAnsi="Times" w:cs="Arial"/>
            </w:rPr>
          </w:rPrChange>
        </w:rPr>
      </w:pPr>
      <w:ins w:id="133" w:author="Mary Hunsicker" w:date="2021-11-29T09:09:00Z">
        <w:r w:rsidRPr="00D51FFE">
          <w:rPr>
            <w:rFonts w:ascii="Times" w:hAnsi="Times" w:cs="Arial"/>
            <w:i/>
            <w:iCs/>
            <w:color w:val="000000"/>
            <w:rPrChange w:id="134" w:author="Mary Hunsicker" w:date="2021-11-29T09:09:00Z">
              <w:rPr>
                <w:rFonts w:ascii="Times" w:hAnsi="Times" w:cs="Arial"/>
                <w:color w:val="000000"/>
              </w:rPr>
            </w:rPrChange>
          </w:rPr>
          <w:t>Model Structure Optimization</w:t>
        </w:r>
      </w:ins>
    </w:p>
    <w:p w14:paraId="0ECB7A22" w14:textId="1E176000"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models. </w:t>
      </w:r>
      <w:ins w:id="135" w:author="Eric Ward" w:date="2021-12-01T06:00:00Z">
        <w:r w:rsidR="00B86601">
          <w:rPr>
            <w:rFonts w:ascii="Times" w:hAnsi="Times" w:cs="Arial"/>
            <w:color w:val="000000"/>
          </w:rPr>
          <w:t>The commonly used L</w:t>
        </w:r>
      </w:ins>
      <w:del w:id="136" w:author="Eric Ward" w:date="2021-12-01T06:00:00Z">
        <w:r w:rsidR="00C05967" w:rsidDel="00B86601">
          <w:rPr>
            <w:rFonts w:ascii="Times" w:hAnsi="Times" w:cs="Arial"/>
            <w:color w:val="000000"/>
          </w:rPr>
          <w:delText>L</w:delText>
        </w:r>
      </w:del>
      <w:r w:rsidR="00C05967">
        <w:rPr>
          <w:rFonts w:ascii="Times" w:hAnsi="Times" w:cs="Arial"/>
          <w:color w:val="000000"/>
        </w:rPr>
        <w:t xml:space="preserve">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proofErr w:type="spellStart"/>
      <w:r>
        <w:rPr>
          <w:rFonts w:ascii="Times" w:hAnsi="Times" w:cs="Arial"/>
          <w:color w:val="000000"/>
        </w:rPr>
        <w:t>Bürkner</w:t>
      </w:r>
      <w:proofErr w:type="spellEnd"/>
      <w:r>
        <w:rPr>
          <w:rFonts w:ascii="Times" w:hAnsi="Times" w:cs="Arial"/>
          <w:color w:val="000000"/>
        </w:rPr>
        <w:t xml:space="preserve">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 xml:space="preserve">the times series had equal (shared) or unequal (unique) </w:t>
      </w:r>
      <w:r>
        <w:rPr>
          <w:rFonts w:ascii="Times" w:hAnsi="Times" w:cs="Arial"/>
          <w:color w:val="000000"/>
        </w:rPr>
        <w:lastRenderedPageBreak/>
        <w:t>observation errors. For the biology models, we assumed the observation errors were unique by dataset, and our estimates of survey variance supported this assumption.</w:t>
      </w:r>
    </w:p>
    <w:p w14:paraId="16CF1D94" w14:textId="3890F779"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training data</w:t>
      </w:r>
      <w:ins w:id="137" w:author="Mary Hunsicker" w:date="2021-11-29T14:59:00Z">
        <w:r w:rsidR="005807FA">
          <w:rPr>
            <w:rFonts w:ascii="Times" w:hAnsi="Times" w:cs="Arial"/>
            <w:color w:val="000000"/>
          </w:rPr>
          <w:t xml:space="preserve">, </w:t>
        </w:r>
        <w:r w:rsidR="005807FA" w:rsidRPr="005807FA">
          <w:rPr>
            <w:rFonts w:ascii="Times" w:hAnsi="Times" w:cs="Arial"/>
            <w:color w:val="000000"/>
          </w:rPr>
          <w:t xml:space="preserve">years 1, 2, </w:t>
        </w:r>
      </w:ins>
      <w:ins w:id="138" w:author="Mary Hunsicker" w:date="2021-11-29T15:00:00Z">
        <w:r w:rsidR="005807FA">
          <w:rPr>
            <w:rFonts w:ascii="Times" w:hAnsi="Times" w:cs="Arial"/>
            <w:color w:val="000000"/>
          </w:rPr>
          <w:t>…,</w:t>
        </w:r>
      </w:ins>
      <w:ins w:id="139" w:author="Mary Hunsicker" w:date="2021-11-29T14:59:00Z">
        <w:r w:rsidR="005807FA" w:rsidRPr="005807FA">
          <w:rPr>
            <w:rFonts w:ascii="Times" w:hAnsi="Times" w:cs="Arial"/>
            <w:color w:val="000000"/>
          </w:rPr>
          <w:t xml:space="preserve"> (</w:t>
        </w:r>
        <w:r w:rsidR="005807FA">
          <w:rPr>
            <w:rFonts w:ascii="Times" w:hAnsi="Times" w:cs="Arial"/>
            <w:color w:val="000000"/>
          </w:rPr>
          <w:t>T</w:t>
        </w:r>
        <w:r w:rsidR="005807FA" w:rsidRPr="005807FA">
          <w:rPr>
            <w:rFonts w:ascii="Times" w:hAnsi="Times" w:cs="Arial"/>
            <w:color w:val="000000"/>
          </w:rPr>
          <w:t>-1)</w:t>
        </w:r>
      </w:ins>
      <w:r>
        <w:rPr>
          <w:rFonts w:ascii="Times" w:hAnsi="Times" w:cs="Arial"/>
          <w:color w:val="000000"/>
        </w:rPr>
        <w:t xml:space="preserve">)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predictive performance of Bayesian models because it properly accounts for 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proofErr w:type="spellStart"/>
      <w:r w:rsidRPr="0029073B">
        <w:rPr>
          <w:rFonts w:ascii="Times" w:hAnsi="Times" w:cs="Arial"/>
          <w:color w:val="000000"/>
        </w:rPr>
        <w:t>Bürkner</w:t>
      </w:r>
      <w:proofErr w:type="spellEnd"/>
      <w:r w:rsidRPr="0029073B">
        <w:rPr>
          <w:rFonts w:ascii="Times" w:hAnsi="Times" w:cs="Arial"/>
          <w:color w:val="000000"/>
        </w:rPr>
        <w:t xml:space="preserve">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t>Detection of extreme events and regime shifts</w:t>
      </w:r>
    </w:p>
    <w:p w14:paraId="29821BBD" w14:textId="5E924251"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w:t>
      </w:r>
      <w:r w:rsidR="009E5F4C" w:rsidRPr="004F1BF9">
        <w:rPr>
          <w:rFonts w:ascii="Times" w:hAnsi="Times" w:cs="Arial"/>
          <w:color w:val="000000"/>
        </w:rPr>
        <w:lastRenderedPageBreak/>
        <w:t>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ins w:id="140" w:author="Mary Hunsicker" w:date="2021-11-24T15:34:00Z">
        <w:r w:rsidR="00D75334">
          <w:rPr>
            <w:rFonts w:ascii="Times" w:hAnsi="Times" w:cs="Arial"/>
            <w:color w:val="000000"/>
          </w:rPr>
          <w:t>C</w:t>
        </w:r>
      </w:ins>
      <w:del w:id="141" w:author="Mary Hunsicker" w:date="2021-11-24T15:34:00Z">
        <w:r w:rsidRPr="004F1BF9" w:rsidDel="00D75334">
          <w:rPr>
            <w:rFonts w:ascii="Times" w:hAnsi="Times" w:cs="Arial"/>
            <w:color w:val="000000"/>
          </w:rPr>
          <w:delText>c</w:delText>
        </w:r>
      </w:del>
      <w:r w:rsidRPr="004F1BF9">
        <w:rPr>
          <w:rFonts w:ascii="Times" w:hAnsi="Times" w:cs="Arial"/>
          <w:color w:val="000000"/>
        </w:rPr>
        <w:t xml:space="preserve">ross </w:t>
      </w:r>
      <w:ins w:id="142" w:author="Mary Hunsicker" w:date="2021-11-24T15:34:00Z">
        <w:r w:rsidR="00D75334">
          <w:rPr>
            <w:rFonts w:ascii="Times" w:hAnsi="Times" w:cs="Arial"/>
            <w:color w:val="000000"/>
          </w:rPr>
          <w:t>V</w:t>
        </w:r>
      </w:ins>
      <w:del w:id="143" w:author="Mary Hunsicker" w:date="2021-11-24T15:34:00Z">
        <w:r w:rsidRPr="004F1BF9" w:rsidDel="00D75334">
          <w:rPr>
            <w:rFonts w:ascii="Times" w:hAnsi="Times" w:cs="Arial"/>
            <w:color w:val="000000"/>
          </w:rPr>
          <w:delText>v</w:delText>
        </w:r>
      </w:del>
      <w:r w:rsidRPr="004F1BF9">
        <w:rPr>
          <w:rFonts w:ascii="Times" w:hAnsi="Times" w:cs="Arial"/>
          <w:color w:val="000000"/>
        </w:rPr>
        <w:t xml:space="preserve">alidation </w:t>
      </w:r>
      <w:ins w:id="144" w:author="Mary Hunsicker" w:date="2021-11-24T15:34:00Z">
        <w:r w:rsidR="00D75334">
          <w:rPr>
            <w:rFonts w:ascii="Times" w:hAnsi="Times" w:cs="Arial"/>
            <w:color w:val="000000"/>
          </w:rPr>
          <w:t>i</w:t>
        </w:r>
      </w:ins>
      <w:del w:id="145" w:author="Mary Hunsicker" w:date="2021-11-24T15:34:00Z">
        <w:r w:rsidRPr="004F1BF9" w:rsidDel="00D75334">
          <w:rPr>
            <w:rFonts w:ascii="Times" w:hAnsi="Times" w:cs="Arial"/>
            <w:color w:val="000000"/>
          </w:rPr>
          <w:delText>I</w:delText>
        </w:r>
      </w:del>
      <w:r w:rsidRPr="004F1BF9">
        <w:rPr>
          <w:rFonts w:ascii="Times" w:hAnsi="Times" w:cs="Arial"/>
          <w:color w:val="000000"/>
        </w:rPr>
        <w:t xml:space="preserve">nformation </w:t>
      </w:r>
      <w:ins w:id="146" w:author="Mary Hunsicker" w:date="2021-11-24T15:34:00Z">
        <w:r w:rsidR="00D75334">
          <w:rPr>
            <w:rFonts w:ascii="Times" w:hAnsi="Times" w:cs="Arial"/>
            <w:color w:val="000000"/>
          </w:rPr>
          <w:t>c</w:t>
        </w:r>
      </w:ins>
      <w:del w:id="147" w:author="Mary Hunsicker" w:date="2021-11-24T15:34:00Z">
        <w:r w:rsidRPr="004F1BF9" w:rsidDel="00D75334">
          <w:rPr>
            <w:rFonts w:ascii="Times" w:hAnsi="Times" w:cs="Arial"/>
            <w:color w:val="000000"/>
          </w:rPr>
          <w:delText>C</w:delText>
        </w:r>
      </w:del>
      <w:r w:rsidRPr="004F1BF9">
        <w:rPr>
          <w:rFonts w:ascii="Times" w:hAnsi="Times" w:cs="Arial"/>
          <w:color w:val="000000"/>
        </w:rPr>
        <w:t>riterion (LOO</w:t>
      </w:r>
      <w:ins w:id="148" w:author="Mary Hunsicker" w:date="2021-11-24T15:31:00Z">
        <w:r w:rsidR="00D75334">
          <w:rPr>
            <w:rFonts w:ascii="Times" w:hAnsi="Times" w:cs="Arial"/>
            <w:color w:val="000000"/>
          </w:rPr>
          <w:t>-</w:t>
        </w:r>
      </w:ins>
      <w:del w:id="149" w:author="Mary Hunsicker" w:date="2021-11-24T15:31:00Z">
        <w:r w:rsidRPr="004F1BF9" w:rsidDel="00D75334">
          <w:rPr>
            <w:rFonts w:ascii="Times" w:hAnsi="Times" w:cs="Arial"/>
            <w:color w:val="000000"/>
          </w:rPr>
          <w:delText>I</w:delText>
        </w:r>
      </w:del>
      <w:r w:rsidRPr="004F1BF9">
        <w:rPr>
          <w:rFonts w:ascii="Times" w:hAnsi="Times" w:cs="Arial"/>
          <w:color w:val="000000"/>
        </w:rPr>
        <w:t>C</w:t>
      </w:r>
      <w:ins w:id="150" w:author="Mary Hunsicker" w:date="2021-11-24T15:31:00Z">
        <w:r w:rsidR="00D75334">
          <w:rPr>
            <w:rFonts w:ascii="Times" w:hAnsi="Times" w:cs="Arial"/>
            <w:color w:val="000000"/>
          </w:rPr>
          <w:t>V</w:t>
        </w:r>
      </w:ins>
      <w:r w:rsidR="00CC6E35" w:rsidRPr="004F1BF9">
        <w:rPr>
          <w:rFonts w:ascii="Times" w:hAnsi="Times" w:cs="Arial"/>
          <w:color w:val="000000"/>
        </w:rPr>
        <w:t xml:space="preserve">, </w:t>
      </w:r>
      <w:proofErr w:type="spellStart"/>
      <w:r w:rsidR="00B25F6F">
        <w:rPr>
          <w:rFonts w:ascii="Times" w:hAnsi="Times" w:cs="Arial"/>
          <w:color w:val="000000"/>
        </w:rPr>
        <w:t>Vehtari</w:t>
      </w:r>
      <w:proofErr w:type="spellEnd"/>
      <w:r w:rsidR="00B25F6F">
        <w:rPr>
          <w:rFonts w:ascii="Times" w:hAnsi="Times" w:cs="Arial"/>
          <w:color w:val="000000"/>
        </w:rPr>
        <w:t xml:space="preserve">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del w:id="151" w:author="Mary Hunsicker" w:date="2021-11-23T13:38:00Z">
        <w:r w:rsidRPr="004F1BF9" w:rsidDel="006E69E7">
          <w:rPr>
            <w:rFonts w:ascii="Times" w:hAnsi="Times" w:cs="Arial"/>
            <w:color w:val="000000"/>
          </w:rPr>
          <w:delText xml:space="preserve">trends </w:delText>
        </w:r>
      </w:del>
      <w:ins w:id="152" w:author="Mary Hunsicker" w:date="2021-11-23T13:38:00Z">
        <w:r w:rsidR="006E69E7">
          <w:rPr>
            <w:rFonts w:ascii="Times" w:hAnsi="Times" w:cs="Arial"/>
            <w:color w:val="000000"/>
          </w:rPr>
          <w:t>regimes</w:t>
        </w:r>
        <w:r w:rsidR="006E69E7" w:rsidRPr="004F1BF9">
          <w:rPr>
            <w:rFonts w:ascii="Times" w:hAnsi="Times" w:cs="Arial"/>
            <w:color w:val="000000"/>
          </w:rPr>
          <w:t xml:space="preserve"> </w:t>
        </w:r>
      </w:ins>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del w:id="153" w:author="Mary Hunsicker" w:date="2021-12-01T10:46:00Z">
        <w:r w:rsidRPr="004F1BF9" w:rsidDel="00B50834">
          <w:rPr>
            <w:rFonts w:ascii="Times" w:hAnsi="Times" w:cs="Arial"/>
          </w:rPr>
          <w:delText xml:space="preserve"> </w:delText>
        </w:r>
      </w:del>
      <w:ins w:id="154" w:author="Mary Hunsicker" w:date="2021-11-24T15:12:00Z">
        <w:r w:rsidR="00A66793">
          <w:rPr>
            <w:rFonts w:ascii="Times" w:hAnsi="Times" w:cs="Arial"/>
          </w:rPr>
          <w:t>The model with the lo</w:t>
        </w:r>
      </w:ins>
      <w:ins w:id="155" w:author="Mary Hunsicker" w:date="2021-11-24T15:13:00Z">
        <w:r w:rsidR="00A66793">
          <w:rPr>
            <w:rFonts w:ascii="Times" w:hAnsi="Times" w:cs="Arial"/>
          </w:rPr>
          <w:t>west LOO</w:t>
        </w:r>
      </w:ins>
      <w:ins w:id="156" w:author="Mary Hunsicker" w:date="2021-11-24T15:56:00Z">
        <w:r w:rsidR="00CB06D5">
          <w:rPr>
            <w:rFonts w:ascii="Times" w:hAnsi="Times" w:cs="Arial"/>
          </w:rPr>
          <w:t>-CV</w:t>
        </w:r>
      </w:ins>
      <w:ins w:id="157" w:author="Mary Hunsicker" w:date="2021-11-24T15:13:00Z">
        <w:r w:rsidR="00A66793">
          <w:rPr>
            <w:rFonts w:ascii="Times" w:hAnsi="Times" w:cs="Arial"/>
          </w:rPr>
          <w:t xml:space="preserve"> </w:t>
        </w:r>
      </w:ins>
      <w:ins w:id="158" w:author="Mary Hunsicker" w:date="2021-12-01T10:45:00Z">
        <w:r w:rsidR="00B50834">
          <w:rPr>
            <w:rFonts w:ascii="Times" w:hAnsi="Times" w:cs="Arial"/>
          </w:rPr>
          <w:t xml:space="preserve">value </w:t>
        </w:r>
      </w:ins>
      <w:ins w:id="159" w:author="Mary Hunsicker" w:date="2021-11-24T15:56:00Z">
        <w:r w:rsidR="00CB06D5">
          <w:rPr>
            <w:rFonts w:ascii="Times" w:hAnsi="Times" w:cs="Arial"/>
          </w:rPr>
          <w:t xml:space="preserve">is </w:t>
        </w:r>
      </w:ins>
      <w:ins w:id="160" w:author="Mary Hunsicker" w:date="2021-11-24T15:13:00Z">
        <w:r w:rsidR="00A66793">
          <w:rPr>
            <w:rFonts w:ascii="Times" w:hAnsi="Times" w:cs="Arial"/>
          </w:rPr>
          <w:t>deemed the best model.</w:t>
        </w:r>
      </w:ins>
    </w:p>
    <w:p w14:paraId="7F6EE9D0" w14:textId="77777777" w:rsidR="0093154E" w:rsidRPr="004F1BF9" w:rsidRDefault="0093154E" w:rsidP="00A612C8">
      <w:pPr>
        <w:spacing w:line="480" w:lineRule="auto"/>
        <w:rPr>
          <w:rFonts w:ascii="Times" w:hAnsi="Times"/>
        </w:rPr>
      </w:pPr>
    </w:p>
    <w:p w14:paraId="5D0CCDB1" w14:textId="52E7348B" w:rsidR="0093154E" w:rsidRPr="004F1BF9" w:rsidRDefault="007C3299" w:rsidP="00A612C8">
      <w:pPr>
        <w:keepNext/>
        <w:spacing w:line="480" w:lineRule="auto"/>
        <w:rPr>
          <w:rFonts w:ascii="Times" w:hAnsi="Times" w:cs="Arial"/>
        </w:rPr>
      </w:pPr>
      <w:ins w:id="161" w:author="Mary Hunsicker" w:date="2021-11-29T10:26:00Z">
        <w:r>
          <w:rPr>
            <w:rFonts w:ascii="Times" w:hAnsi="Times" w:cs="Arial"/>
            <w:i/>
            <w:color w:val="000000"/>
          </w:rPr>
          <w:t>Climate-biology relationships and f</w:t>
        </w:r>
      </w:ins>
      <w:del w:id="162" w:author="Mary Hunsicker" w:date="2021-11-29T10:26:00Z">
        <w:r w:rsidR="0093154E" w:rsidRPr="004F1BF9" w:rsidDel="007C3299">
          <w:rPr>
            <w:rFonts w:ascii="Times" w:hAnsi="Times" w:cs="Arial"/>
            <w:i/>
            <w:color w:val="000000"/>
          </w:rPr>
          <w:delText>F</w:delText>
        </w:r>
      </w:del>
      <w:r w:rsidR="0093154E" w:rsidRPr="004F1BF9">
        <w:rPr>
          <w:rFonts w:ascii="Times" w:hAnsi="Times" w:cs="Arial"/>
          <w:i/>
          <w:color w:val="000000"/>
        </w:rPr>
        <w:t>orecast</w:t>
      </w:r>
      <w:ins w:id="163" w:author="Mary Hunsicker" w:date="2021-12-01T10:46:00Z">
        <w:r w:rsidR="00B50834">
          <w:rPr>
            <w:rFonts w:ascii="Times" w:hAnsi="Times" w:cs="Arial"/>
            <w:i/>
            <w:color w:val="000000"/>
          </w:rPr>
          <w:t>s of</w:t>
        </w:r>
      </w:ins>
      <w:del w:id="164" w:author="Mary Hunsicker" w:date="2021-12-01T10:46:00Z">
        <w:r w:rsidR="0093154E" w:rsidRPr="004F1BF9" w:rsidDel="00B50834">
          <w:rPr>
            <w:rFonts w:ascii="Times" w:hAnsi="Times" w:cs="Arial"/>
            <w:i/>
            <w:color w:val="000000"/>
          </w:rPr>
          <w:delText>ing</w:delText>
        </w:r>
      </w:del>
      <w:r w:rsidR="0093154E" w:rsidRPr="004F1BF9">
        <w:rPr>
          <w:rFonts w:ascii="Times" w:hAnsi="Times" w:cs="Arial"/>
          <w:i/>
          <w:color w:val="000000"/>
        </w:rPr>
        <w:t xml:space="preserve"> community state</w:t>
      </w:r>
    </w:p>
    <w:p w14:paraId="4F3BE654" w14:textId="0E19AE28" w:rsidR="0093154E" w:rsidRPr="00D51FFE" w:rsidRDefault="000B0270" w:rsidP="00D51FFE">
      <w:pPr>
        <w:spacing w:line="480" w:lineRule="auto"/>
        <w:rPr>
          <w:rPrChange w:id="165" w:author="Mary Hunsicker" w:date="2021-11-29T09:16:00Z">
            <w:rPr>
              <w:rFonts w:ascii="Times" w:hAnsi="Times" w:cs="Arial"/>
              <w:color w:val="000000" w:themeColor="text1"/>
              <w:shd w:val="clear" w:color="auto" w:fill="FFFFFF"/>
            </w:rPr>
          </w:rPrChange>
        </w:rPr>
      </w:pPr>
      <w:r w:rsidRPr="004F1BF9">
        <w:rPr>
          <w:rFonts w:ascii="Times" w:hAnsi="Times"/>
        </w:rPr>
        <w:t xml:space="preserve">While a wide variety of multivariate or univariate time series methods could be applied to our observed time series to generate forecasts, our objectives were to develop simultaneous estimates of both </w:t>
      </w:r>
      <w:r w:rsidR="00C44761" w:rsidRPr="004F1BF9">
        <w:rPr>
          <w:rFonts w:ascii="Times" w:hAnsi="Times"/>
        </w:rPr>
        <w:t>the community state</w:t>
      </w:r>
      <w:ins w:id="166" w:author="Mary Hunsicker" w:date="2021-11-29T09:16:00Z">
        <w:r w:rsidR="00D51FFE">
          <w:rPr>
            <w:rFonts w:ascii="Times" w:hAnsi="Times"/>
          </w:rPr>
          <w:t xml:space="preserve"> </w:t>
        </w:r>
        <w:r w:rsidR="00D51FFE" w:rsidRPr="00D51FFE">
          <w:rPr>
            <w:color w:val="1155CC"/>
            <w:rPrChange w:id="167" w:author="Mary Hunsicker" w:date="2021-11-29T09:16:00Z">
              <w:rPr>
                <w:i/>
                <w:iCs/>
                <w:color w:val="1155CC"/>
              </w:rPr>
            </w:rPrChange>
          </w:rPr>
          <w:t xml:space="preserve">(i.e., the </w:t>
        </w:r>
      </w:ins>
      <w:ins w:id="168" w:author="Mary Hunsicker" w:date="2021-11-29T09:19:00Z">
        <w:r w:rsidR="000771BD">
          <w:rPr>
            <w:color w:val="1155CC"/>
          </w:rPr>
          <w:t>DFA</w:t>
        </w:r>
      </w:ins>
      <w:ins w:id="169" w:author="Mary Hunsicker" w:date="2021-11-29T09:16:00Z">
        <w:r w:rsidR="00D51FFE" w:rsidRPr="00D51FFE">
          <w:rPr>
            <w:color w:val="1155CC"/>
            <w:rPrChange w:id="170" w:author="Mary Hunsicker" w:date="2021-11-29T09:16:00Z">
              <w:rPr>
                <w:i/>
                <w:iCs/>
                <w:color w:val="1155CC"/>
              </w:rPr>
            </w:rPrChange>
          </w:rPr>
          <w:t xml:space="preserve"> trend value)</w:t>
        </w:r>
        <w:r w:rsidR="00D51FFE">
          <w:t xml:space="preserve"> </w:t>
        </w:r>
      </w:ins>
      <w:del w:id="171" w:author="Mary Hunsicker" w:date="2021-11-29T09:16:00Z">
        <w:r w:rsidR="00C44761" w:rsidRPr="004F1BF9" w:rsidDel="00D51FFE">
          <w:rPr>
            <w:rFonts w:ascii="Times" w:hAnsi="Times"/>
          </w:rPr>
          <w:delText xml:space="preserve">(s) </w:delText>
        </w:r>
      </w:del>
      <w:r w:rsidR="00C44761" w:rsidRPr="004F1BF9">
        <w:rPr>
          <w:rFonts w:ascii="Times" w:hAnsi="Times"/>
        </w:rPr>
        <w:t xml:space="preserve">and the raw time </w:t>
      </w:r>
      <w:r w:rsidR="00C44761" w:rsidRPr="00D51FFE">
        <w:rPr>
          <w:rFonts w:ascii="Times" w:hAnsi="Times"/>
        </w:rPr>
        <w:t>series</w:t>
      </w:r>
      <w:ins w:id="172" w:author="Mary Hunsicker" w:date="2021-11-29T09:16:00Z">
        <w:r w:rsidR="00D51FFE" w:rsidRPr="00D51FFE">
          <w:rPr>
            <w:rFonts w:ascii="Times" w:hAnsi="Times"/>
          </w:rPr>
          <w:t xml:space="preserve"> </w:t>
        </w:r>
        <w:r w:rsidR="00D51FFE" w:rsidRPr="00D51FFE">
          <w:rPr>
            <w:color w:val="1155CC"/>
          </w:rPr>
          <w:t>(i.e., individual time series summarized by the biology DFA model)</w:t>
        </w:r>
      </w:ins>
      <w:r w:rsidR="00C44761" w:rsidRPr="00D51FFE">
        <w:rPr>
          <w:rFonts w:ascii="Times" w:hAnsi="Times"/>
        </w:rPr>
        <w:t>.</w:t>
      </w:r>
      <w:r w:rsidR="00C44761" w:rsidRPr="004F1BF9">
        <w:rPr>
          <w:rFonts w:ascii="Times" w:hAnsi="Times"/>
        </w:rPr>
        <w:t xml:space="preserve"> We evaluated the ability of our </w:t>
      </w:r>
      <w:r w:rsidR="009033F3" w:rsidRPr="004F1BF9">
        <w:rPr>
          <w:rFonts w:ascii="Times" w:hAnsi="Times"/>
        </w:rPr>
        <w:t xml:space="preserve">DFA models to generate </w:t>
      </w:r>
      <w:r w:rsidR="00D226D2" w:rsidRPr="004F1BF9">
        <w:rPr>
          <w:rFonts w:ascii="Times" w:hAnsi="Times"/>
        </w:rPr>
        <w:t>short-term</w:t>
      </w:r>
      <w:r w:rsidR="009033F3" w:rsidRPr="004F1BF9">
        <w:rPr>
          <w:rFonts w:ascii="Times" w:hAnsi="Times"/>
        </w:rPr>
        <w:t xml:space="preserve"> </w:t>
      </w:r>
      <w:r w:rsidR="00DB6308" w:rsidRPr="004F1BF9">
        <w:rPr>
          <w:rFonts w:ascii="Times" w:hAnsi="Times"/>
        </w:rPr>
        <w:t xml:space="preserve">(one </w:t>
      </w:r>
      <w:r w:rsidR="009033F3" w:rsidRPr="004F1BF9">
        <w:rPr>
          <w:rFonts w:ascii="Times" w:hAnsi="Times"/>
        </w:rPr>
        <w:t>year</w:t>
      </w:r>
      <w:r w:rsidR="00DB6308" w:rsidRPr="004F1BF9">
        <w:rPr>
          <w:rFonts w:ascii="Times" w:hAnsi="Times"/>
        </w:rPr>
        <w:t xml:space="preserve"> lead-time)</w:t>
      </w:r>
      <w:r w:rsidR="009033F3" w:rsidRPr="004F1BF9">
        <w:rPr>
          <w:rFonts w:ascii="Times" w:hAnsi="Times"/>
        </w:rPr>
        <w:t xml:space="preserve"> </w:t>
      </w:r>
      <w:r w:rsidR="0093154E" w:rsidRPr="004F1BF9">
        <w:rPr>
          <w:rFonts w:ascii="Times" w:hAnsi="Times"/>
        </w:rPr>
        <w:t>forecast</w:t>
      </w:r>
      <w:r w:rsidR="009033F3" w:rsidRPr="004F1BF9">
        <w:rPr>
          <w:rFonts w:ascii="Times" w:hAnsi="Times"/>
        </w:rPr>
        <w:t>s</w:t>
      </w:r>
      <w:r w:rsidR="0093154E" w:rsidRPr="004F1BF9">
        <w:rPr>
          <w:rFonts w:ascii="Times" w:hAnsi="Times"/>
        </w:rPr>
        <w:t xml:space="preserve"> </w:t>
      </w:r>
      <w:r w:rsidR="009033F3" w:rsidRPr="004F1BF9">
        <w:rPr>
          <w:rFonts w:ascii="Times" w:hAnsi="Times"/>
        </w:rPr>
        <w:t xml:space="preserve">of </w:t>
      </w:r>
      <w:r w:rsidR="0093154E" w:rsidRPr="004F1BF9">
        <w:rPr>
          <w:rFonts w:ascii="Times" w:hAnsi="Times"/>
        </w:rPr>
        <w:t>community state</w:t>
      </w:r>
      <w:r w:rsidR="00E330FF">
        <w:rPr>
          <w:rFonts w:ascii="Times" w:hAnsi="Times"/>
        </w:rPr>
        <w:t xml:space="preserve"> </w:t>
      </w:r>
      <w:r w:rsidR="00C44761" w:rsidRPr="004F1BF9">
        <w:rPr>
          <w:rFonts w:ascii="Times" w:hAnsi="Times"/>
        </w:rPr>
        <w:t xml:space="preserve">by </w:t>
      </w:r>
      <w:r w:rsidR="0093154E" w:rsidRPr="004F1BF9">
        <w:rPr>
          <w:rFonts w:ascii="Times" w:hAnsi="Times"/>
        </w:rPr>
        <w:t>first 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model was improved when climate time 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w:t>
      </w:r>
      <w:del w:id="173" w:author="Mary Hunsicker" w:date="2021-11-29T09:21:00Z">
        <w:r w:rsidR="0093154E" w:rsidDel="000771BD">
          <w:delText xml:space="preserve">individual species parameters </w:delText>
        </w:r>
      </w:del>
      <w:del w:id="174" w:author="Mary Hunsicker" w:date="2021-11-29T09:23:00Z">
        <w:r w:rsidR="0093154E" w:rsidDel="000771BD">
          <w:delText xml:space="preserve">and </w:delText>
        </w:r>
      </w:del>
      <w:r w:rsidR="0093154E">
        <w:t xml:space="preserve">the community state </w:t>
      </w:r>
      <w:ins w:id="175" w:author="Mary Hunsicker" w:date="2021-11-29T09:22:00Z">
        <w:r w:rsidR="000771BD">
          <w:t xml:space="preserve">(i.e., DFA trend value) </w:t>
        </w:r>
      </w:ins>
      <w:r w:rsidR="0093154E">
        <w:t xml:space="preserve">in 2018 </w:t>
      </w:r>
      <w:r w:rsidR="00EC13E2">
        <w:t>using</w:t>
      </w:r>
      <w:r w:rsidR="0093154E">
        <w:t xml:space="preserve"> climate data from that </w:t>
      </w:r>
      <w:r w:rsidR="002B1C1A">
        <w:lastRenderedPageBreak/>
        <w:t xml:space="preserve">same </w:t>
      </w:r>
      <w:r w:rsidR="0093154E">
        <w:t>year</w:t>
      </w:r>
      <w:ins w:id="176" w:author="Mary Hunsicker" w:date="2021-11-29T09:23:00Z">
        <w:r w:rsidR="000771BD">
          <w:t xml:space="preserve"> and </w:t>
        </w:r>
      </w:ins>
      <w:ins w:id="177" w:author="Mary Hunsicker" w:date="2021-11-29T09:29:00Z">
        <w:r w:rsidR="000771BD">
          <w:t xml:space="preserve">the </w:t>
        </w:r>
      </w:ins>
      <w:ins w:id="178" w:author="Mary Hunsicker" w:date="2021-11-29T09:25:00Z">
        <w:r w:rsidR="000771BD">
          <w:rPr>
            <w:rFonts w:ascii="Times" w:hAnsi="Times"/>
            <w:color w:val="000000" w:themeColor="text1"/>
          </w:rPr>
          <w:t xml:space="preserve">raw time series </w:t>
        </w:r>
      </w:ins>
      <w:ins w:id="179" w:author="Mary Hunsicker" w:date="2021-11-29T09:27:00Z">
        <w:r w:rsidR="000771BD">
          <w:rPr>
            <w:rFonts w:ascii="Times" w:hAnsi="Times"/>
            <w:color w:val="000000" w:themeColor="text1"/>
          </w:rPr>
          <w:t>of</w:t>
        </w:r>
      </w:ins>
      <w:ins w:id="180" w:author="Mary Hunsicker" w:date="2021-11-29T09:25:00Z">
        <w:r w:rsidR="000771BD">
          <w:rPr>
            <w:rFonts w:ascii="Times" w:hAnsi="Times"/>
            <w:color w:val="000000" w:themeColor="text1"/>
          </w:rPr>
          <w:t xml:space="preserve"> the </w:t>
        </w:r>
      </w:ins>
      <w:ins w:id="181" w:author="Mary Hunsicker" w:date="2021-11-29T09:26:00Z">
        <w:r w:rsidR="000771BD">
          <w:rPr>
            <w:rFonts w:ascii="Times" w:hAnsi="Times"/>
            <w:color w:val="000000" w:themeColor="text1"/>
          </w:rPr>
          <w:t>individual</w:t>
        </w:r>
      </w:ins>
      <w:ins w:id="182" w:author="Mary Hunsicker" w:date="2021-11-29T09:24:00Z">
        <w:r w:rsidR="000771BD">
          <w:rPr>
            <w:rFonts w:ascii="Times" w:hAnsi="Times"/>
            <w:color w:val="000000" w:themeColor="text1"/>
          </w:rPr>
          <w:t xml:space="preserve"> species (i.e., </w:t>
        </w:r>
      </w:ins>
      <w:ins w:id="183" w:author="Mary Hunsicker" w:date="2021-11-29T09:26:00Z">
        <w:r w:rsidR="000771BD">
          <w:rPr>
            <w:rFonts w:ascii="Times" w:hAnsi="Times"/>
            <w:color w:val="000000" w:themeColor="text1"/>
          </w:rPr>
          <w:t>the biology time series</w:t>
        </w:r>
      </w:ins>
      <w:ins w:id="184" w:author="Mary Hunsicker" w:date="2021-11-29T09:23:00Z">
        <w:r w:rsidR="000771BD">
          <w:rPr>
            <w:rFonts w:ascii="Times" w:hAnsi="Times"/>
            <w:color w:val="000000" w:themeColor="text1"/>
          </w:rPr>
          <w:t xml:space="preserve"> summarized by the DFA model</w:t>
        </w:r>
      </w:ins>
      <w:ins w:id="185" w:author="Mary Hunsicker" w:date="2021-11-29T09:24:00Z">
        <w:r w:rsidR="000771BD">
          <w:rPr>
            <w:rFonts w:ascii="Times" w:hAnsi="Times"/>
            <w:color w:val="000000" w:themeColor="text1"/>
          </w:rPr>
          <w:t>).</w:t>
        </w:r>
      </w:ins>
      <w:del w:id="186" w:author="Mary Hunsicker" w:date="2021-11-29T09:23:00Z">
        <w:r w:rsidR="0093154E" w:rsidDel="000771BD">
          <w:delText>.</w:delText>
        </w:r>
      </w:del>
      <w:r w:rsidR="0093154E">
        <w:t xml:space="preserve">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w:t>
      </w:r>
      <w:del w:id="187" w:author="Mary Hunsicker" w:date="2021-11-29T09:18:00Z">
        <w:r w:rsidR="0093154E" w:rsidRPr="0048540C" w:rsidDel="00D51FFE">
          <w:rPr>
            <w:rFonts w:ascii="Times" w:hAnsi="Times"/>
            <w:color w:val="000000" w:themeColor="text1"/>
          </w:rPr>
          <w:delText>individual species parameter</w:delText>
        </w:r>
      </w:del>
      <w:del w:id="188" w:author="Mary Hunsicker" w:date="2021-11-29T09:22:00Z">
        <w:r w:rsidR="0093154E" w:rsidRPr="0048540C" w:rsidDel="000771BD">
          <w:rPr>
            <w:rFonts w:ascii="Times" w:hAnsi="Times"/>
            <w:color w:val="000000" w:themeColor="text1"/>
          </w:rPr>
          <w:delText>s</w:delText>
        </w:r>
      </w:del>
      <w:ins w:id="189" w:author="Mary Hunsicker" w:date="2021-11-29T09:19:00Z">
        <w:r w:rsidR="00D51FFE">
          <w:rPr>
            <w:rFonts w:ascii="Times" w:hAnsi="Times"/>
            <w:color w:val="000000" w:themeColor="text1"/>
          </w:rPr>
          <w:t xml:space="preserve"> </w:t>
        </w:r>
      </w:ins>
      <w:ins w:id="190" w:author="Mary Hunsicker" w:date="2021-11-29T09:22:00Z">
        <w:r w:rsidR="000771BD">
          <w:rPr>
            <w:rFonts w:ascii="Times" w:hAnsi="Times"/>
            <w:color w:val="000000" w:themeColor="text1"/>
          </w:rPr>
          <w:t>i</w:t>
        </w:r>
      </w:ins>
      <w:ins w:id="191" w:author="Mary Hunsicker" w:date="2021-11-29T09:19:00Z">
        <w:r w:rsidR="00D51FFE">
          <w:rPr>
            <w:rFonts w:ascii="Times" w:hAnsi="Times"/>
            <w:color w:val="000000" w:themeColor="text1"/>
          </w:rPr>
          <w:t>ndividual species</w:t>
        </w:r>
      </w:ins>
      <w:r w:rsidR="0093154E" w:rsidRPr="0048540C">
        <w:rPr>
          <w:rFonts w:ascii="Times" w:hAnsi="Times"/>
          <w:color w:val="000000" w:themeColor="text1"/>
        </w:rPr>
        <w:t xml:space="preserve"> </w:t>
      </w:r>
      <w:ins w:id="192" w:author="Mary Hunsicker" w:date="2021-11-29T09:28:00Z">
        <w:r w:rsidR="000771BD">
          <w:rPr>
            <w:rFonts w:ascii="Times" w:hAnsi="Times"/>
            <w:color w:val="000000" w:themeColor="text1"/>
          </w:rPr>
          <w:t>time series</w:t>
        </w:r>
      </w:ins>
      <w:ins w:id="193" w:author="Mary Hunsicker" w:date="2021-11-29T09:20:00Z">
        <w:r w:rsidR="000771BD">
          <w:rPr>
            <w:rFonts w:ascii="Times" w:hAnsi="Times"/>
            <w:color w:val="000000" w:themeColor="text1"/>
          </w:rPr>
          <w:t xml:space="preserve"> </w:t>
        </w:r>
      </w:ins>
      <w:r w:rsidR="0093154E" w:rsidRPr="0048540C">
        <w:rPr>
          <w:rFonts w:ascii="Times" w:hAnsi="Times"/>
          <w:color w:val="000000" w:themeColor="text1"/>
        </w:rPr>
        <w:t xml:space="preserve">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commentRangeStart w:id="194"/>
      <w:r w:rsidR="00F1530A" w:rsidRPr="0048540C">
        <w:rPr>
          <w:rFonts w:ascii="Times" w:hAnsi="Times" w:cs="Arial"/>
          <w:color w:val="000000" w:themeColor="text1"/>
          <w:shd w:val="clear" w:color="auto" w:fill="FFFFFF"/>
        </w:rPr>
        <w:t>200</w:t>
      </w:r>
      <w:ins w:id="195" w:author="Mary Hunsicker" w:date="2021-11-24T14:39:00Z">
        <w:r w:rsidR="00CD3966">
          <w:rPr>
            <w:rFonts w:ascii="Times" w:hAnsi="Times" w:cs="Arial"/>
            <w:color w:val="000000" w:themeColor="text1"/>
            <w:shd w:val="clear" w:color="auto" w:fill="FFFFFF"/>
          </w:rPr>
          <w:t>8</w:t>
        </w:r>
      </w:ins>
      <w:del w:id="196"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ins w:id="197" w:author="Mary Hunsicker" w:date="2021-11-24T14:39:00Z">
        <w:r w:rsidR="00CD3966">
          <w:rPr>
            <w:rFonts w:ascii="Times" w:hAnsi="Times" w:cs="Arial"/>
            <w:color w:val="000000" w:themeColor="text1"/>
            <w:shd w:val="clear" w:color="auto" w:fill="FFFFFF"/>
          </w:rPr>
          <w:t>8</w:t>
        </w:r>
      </w:ins>
      <w:del w:id="198"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 xml:space="preserve">2018 </w:t>
      </w:r>
      <w:commentRangeEnd w:id="194"/>
      <w:r w:rsidR="008600F2">
        <w:rPr>
          <w:rStyle w:val="CommentReference"/>
          <w:rFonts w:asciiTheme="minorHAnsi" w:eastAsiaTheme="minorHAnsi" w:hAnsiTheme="minorHAnsi" w:cstheme="minorBidi"/>
        </w:rPr>
        <w:commentReference w:id="194"/>
      </w:r>
      <w:r w:rsidR="0093154E" w:rsidRPr="0048540C">
        <w:rPr>
          <w:rFonts w:ascii="Times" w:hAnsi="Times" w:cs="Arial"/>
          <w:color w:val="000000" w:themeColor="text1"/>
          <w:shd w:val="clear" w:color="auto" w:fill="FFFFFF"/>
        </w:rPr>
        <w:t>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w:t>
      </w:r>
      <w:ins w:id="199" w:author="Mary Hunsicker" w:date="2021-11-29T09:29:00Z">
        <w:r w:rsidR="000771BD">
          <w:rPr>
            <w:rFonts w:ascii="Times" w:hAnsi="Times" w:cs="Arial"/>
            <w:color w:val="000000" w:themeColor="text1"/>
            <w:shd w:val="clear" w:color="auto" w:fill="FFFFFF"/>
          </w:rPr>
          <w:t xml:space="preserve">the </w:t>
        </w:r>
      </w:ins>
      <w:r w:rsidR="0093154E" w:rsidRPr="0048540C">
        <w:rPr>
          <w:rFonts w:ascii="Times" w:hAnsi="Times" w:cs="Arial"/>
          <w:color w:val="000000" w:themeColor="text1"/>
          <w:shd w:val="clear" w:color="auto" w:fill="FFFFFF"/>
        </w:rPr>
        <w:t xml:space="preserve">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5C6948E0" w14:textId="77777777" w:rsidR="00A66793" w:rsidDel="00A66793" w:rsidRDefault="0093154E" w:rsidP="00A66793">
      <w:pPr>
        <w:spacing w:line="480" w:lineRule="auto"/>
        <w:rPr>
          <w:del w:id="200" w:author="Mary Hunsicker" w:date="2021-11-24T15:09:00Z"/>
          <w:moveTo w:id="201" w:author="Mary Hunsicker" w:date="2021-11-24T15:08:00Z"/>
          <w:rFonts w:ascii="Times" w:hAnsi="Times"/>
        </w:rPr>
      </w:pPr>
      <w:r>
        <w:rPr>
          <w:rFonts w:ascii="Times" w:hAnsi="Times" w:cs="Arial"/>
        </w:rPr>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 xml:space="preserve">an </w:t>
      </w:r>
      <w:proofErr w:type="gramStart"/>
      <w:r>
        <w:rPr>
          <w:rFonts w:ascii="Times" w:hAnsi="Times" w:cs="Arial"/>
        </w:rPr>
        <w:t>AR(</w:t>
      </w:r>
      <w:proofErr w:type="gramEnd"/>
      <w:r>
        <w:rPr>
          <w:rFonts w:ascii="Times" w:hAnsi="Times" w:cs="Arial"/>
        </w:rPr>
        <w:t>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w:t>
      </w:r>
      <w:moveToRangeStart w:id="202" w:author="Mary Hunsicker" w:date="2021-11-24T15:08:00Z" w:name="move88658952"/>
      <w:moveTo w:id="203" w:author="Mary Hunsicker" w:date="2021-11-24T15:08:00Z">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w:t>
        </w:r>
        <w:proofErr w:type="spellStart"/>
        <w:r w:rsidR="00A66793">
          <w:rPr>
            <w:rFonts w:ascii="Times" w:hAnsi="Times"/>
          </w:rPr>
          <w:t>Seo</w:t>
        </w:r>
        <w:proofErr w:type="spellEnd"/>
        <w:r w:rsidR="00A66793">
          <w:rPr>
            <w:rFonts w:ascii="Times" w:hAnsi="Times"/>
          </w:rPr>
          <w:t xml:space="preserve"> et al. 2012),</w:t>
        </w:r>
        <w:r w:rsidR="00A66793" w:rsidRPr="00E80A96">
          <w:rPr>
            <w:rFonts w:ascii="Times" w:hAnsi="Times"/>
          </w:rPr>
          <w:t xml:space="preserve"> </w:t>
        </w:r>
        <w:r w:rsidR="00A66793">
          <w:rPr>
            <w:rFonts w:ascii="Times" w:hAnsi="Times"/>
          </w:rPr>
          <w:t xml:space="preserve">as well as strong El Niño events (e.g., 1982–1983, 1997–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 2a, b)</w:t>
        </w:r>
        <w:r w:rsidR="00A66793" w:rsidRPr="00E80A96">
          <w:rPr>
            <w:rFonts w:ascii="Times" w:hAnsi="Times" w:cs="Arial"/>
          </w:rPr>
          <w:t>.</w:t>
        </w:r>
        <w:r w:rsidR="00A66793">
          <w:rPr>
            <w:rFonts w:ascii="Times" w:hAnsi="Times"/>
          </w:rPr>
          <w:t xml:space="preserve"> </w:t>
        </w:r>
      </w:moveTo>
    </w:p>
    <w:moveToRangeEnd w:id="202"/>
    <w:p w14:paraId="111FBCFE" w14:textId="2F268D02" w:rsidR="0093154E" w:rsidRDefault="0093154E" w:rsidP="00A612C8">
      <w:pPr>
        <w:spacing w:line="480" w:lineRule="auto"/>
        <w:rPr>
          <w:rFonts w:ascii="Times" w:hAnsi="Times"/>
        </w:rPr>
      </w:pP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ins w:id="204" w:author="Mary Hunsicker" w:date="2021-11-24T15:09:00Z">
        <w:r w:rsidR="00A66793">
          <w:rPr>
            <w:rFonts w:ascii="Times" w:hAnsi="Times" w:cs="Arial"/>
          </w:rPr>
          <w:t xml:space="preserve">strongly </w:t>
        </w:r>
      </w:ins>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moveFromRangeStart w:id="205" w:author="Mary Hunsicker" w:date="2021-11-24T15:08:00Z" w:name="move88658952"/>
      <w:moveFrom w:id="206" w:author="Mary Hunsicker" w:date="2021-11-24T15:08:00Z">
        <w:r w:rsidDel="00A66793">
          <w:rPr>
            <w:rFonts w:ascii="Times" w:hAnsi="Times" w:cs="Arial"/>
          </w:rPr>
          <w:t>Overall, t</w:t>
        </w:r>
        <w:r w:rsidRPr="00E80A96" w:rsidDel="00A66793">
          <w:rPr>
            <w:rFonts w:ascii="Times" w:hAnsi="Times" w:cs="Arial"/>
          </w:rPr>
          <w:t>he</w:t>
        </w:r>
        <w:r w:rsidDel="00A66793">
          <w:rPr>
            <w:rFonts w:ascii="Times" w:hAnsi="Times" w:cs="Arial"/>
          </w:rPr>
          <w:t xml:space="preserve"> </w:t>
        </w:r>
        <w:r w:rsidRPr="00E80A96" w:rsidDel="00A66793">
          <w:rPr>
            <w:rFonts w:ascii="Times" w:hAnsi="Times" w:cs="Arial"/>
          </w:rPr>
          <w:t xml:space="preserve">trend </w:t>
        </w:r>
        <w:r w:rsidDel="00A66793">
          <w:rPr>
            <w:rFonts w:ascii="Times" w:hAnsi="Times" w:cs="Arial"/>
          </w:rPr>
          <w:t xml:space="preserve">captured a well-documented </w:t>
        </w:r>
        <w:r w:rsidRPr="00E80A96" w:rsidDel="00A66793">
          <w:rPr>
            <w:rFonts w:ascii="Times" w:hAnsi="Times"/>
          </w:rPr>
          <w:t xml:space="preserve">cooling </w:t>
        </w:r>
        <w:r w:rsidDel="00A66793">
          <w:rPr>
            <w:rFonts w:ascii="Times" w:hAnsi="Times"/>
          </w:rPr>
          <w:t xml:space="preserve">period </w:t>
        </w:r>
        <w:r w:rsidR="004B5D05" w:rsidDel="00A66793">
          <w:rPr>
            <w:rFonts w:ascii="Times" w:hAnsi="Times"/>
          </w:rPr>
          <w:t xml:space="preserve">in the CCE </w:t>
        </w:r>
        <w:r w:rsidDel="00A66793">
          <w:rPr>
            <w:rFonts w:ascii="Times" w:hAnsi="Times"/>
          </w:rPr>
          <w:t xml:space="preserve">between </w:t>
        </w:r>
        <w:r w:rsidRPr="00E80A96" w:rsidDel="00A66793">
          <w:rPr>
            <w:rFonts w:ascii="Times" w:hAnsi="Times"/>
          </w:rPr>
          <w:t>1980</w:t>
        </w:r>
        <w:r w:rsidR="007D6049" w:rsidDel="00A66793">
          <w:rPr>
            <w:rFonts w:ascii="Times" w:hAnsi="Times"/>
          </w:rPr>
          <w:t xml:space="preserve"> and </w:t>
        </w:r>
        <w:r w:rsidRPr="00E80A96" w:rsidDel="00A66793">
          <w:rPr>
            <w:rFonts w:ascii="Times" w:hAnsi="Times"/>
          </w:rPr>
          <w:t>2010</w:t>
        </w:r>
        <w:r w:rsidR="00801CEF" w:rsidDel="00A66793">
          <w:rPr>
            <w:rFonts w:ascii="Times" w:hAnsi="Times"/>
          </w:rPr>
          <w:t xml:space="preserve"> (</w:t>
        </w:r>
        <w:r w:rsidR="001A3813" w:rsidDel="00A66793">
          <w:rPr>
            <w:rFonts w:ascii="Times" w:hAnsi="Times"/>
          </w:rPr>
          <w:t>e.g., Seo et al. 2012</w:t>
        </w:r>
        <w:r w:rsidR="00801CEF" w:rsidDel="00A66793">
          <w:rPr>
            <w:rFonts w:ascii="Times" w:hAnsi="Times"/>
          </w:rPr>
          <w:t>)</w:t>
        </w:r>
        <w:r w:rsidDel="00A66793">
          <w:rPr>
            <w:rFonts w:ascii="Times" w:hAnsi="Times"/>
          </w:rPr>
          <w:t>,</w:t>
        </w:r>
        <w:r w:rsidRPr="00E80A96" w:rsidDel="00A66793">
          <w:rPr>
            <w:rFonts w:ascii="Times" w:hAnsi="Times"/>
          </w:rPr>
          <w:t xml:space="preserve"> </w:t>
        </w:r>
        <w:r w:rsidDel="00A66793">
          <w:rPr>
            <w:rFonts w:ascii="Times" w:hAnsi="Times"/>
          </w:rPr>
          <w:t>as well as strong El Niño events (e.g.</w:t>
        </w:r>
        <w:r w:rsidR="00AA173F" w:rsidDel="00A66793">
          <w:rPr>
            <w:rFonts w:ascii="Times" w:hAnsi="Times"/>
          </w:rPr>
          <w:t>,</w:t>
        </w:r>
        <w:r w:rsidDel="00A66793">
          <w:rPr>
            <w:rFonts w:ascii="Times" w:hAnsi="Times"/>
          </w:rPr>
          <w:t xml:space="preserve"> 1982</w:t>
        </w:r>
        <w:r w:rsidR="00AA173F" w:rsidDel="00A66793">
          <w:rPr>
            <w:rFonts w:ascii="Times" w:hAnsi="Times"/>
          </w:rPr>
          <w:t>–</w:t>
        </w:r>
        <w:r w:rsidR="0073006A" w:rsidDel="00A66793">
          <w:rPr>
            <w:rFonts w:ascii="Times" w:hAnsi="Times"/>
          </w:rPr>
          <w:t>19</w:t>
        </w:r>
        <w:r w:rsidDel="00A66793">
          <w:rPr>
            <w:rFonts w:ascii="Times" w:hAnsi="Times"/>
          </w:rPr>
          <w:t>83, 199</w:t>
        </w:r>
        <w:r w:rsidR="00AF0D6D" w:rsidDel="00A66793">
          <w:rPr>
            <w:rFonts w:ascii="Times" w:hAnsi="Times"/>
          </w:rPr>
          <w:t>7</w:t>
        </w:r>
        <w:r w:rsidR="00AA173F" w:rsidDel="00A66793">
          <w:rPr>
            <w:rFonts w:ascii="Times" w:hAnsi="Times"/>
          </w:rPr>
          <w:t>–</w:t>
        </w:r>
        <w:r w:rsidR="0073006A" w:rsidDel="00A66793">
          <w:rPr>
            <w:rFonts w:ascii="Times" w:hAnsi="Times"/>
          </w:rPr>
          <w:t>19</w:t>
        </w:r>
        <w:r w:rsidDel="00A66793">
          <w:rPr>
            <w:rFonts w:ascii="Times" w:hAnsi="Times"/>
          </w:rPr>
          <w:t>9</w:t>
        </w:r>
        <w:r w:rsidR="00AF0D6D" w:rsidDel="00A66793">
          <w:rPr>
            <w:rFonts w:ascii="Times" w:hAnsi="Times"/>
          </w:rPr>
          <w:t>8</w:t>
        </w:r>
        <w:r w:rsidDel="00A66793">
          <w:rPr>
            <w:rFonts w:ascii="Times" w:hAnsi="Times"/>
          </w:rPr>
          <w:t>, 2015</w:t>
        </w:r>
        <w:r w:rsidR="00AA173F" w:rsidDel="00A66793">
          <w:rPr>
            <w:rFonts w:ascii="Times" w:hAnsi="Times"/>
          </w:rPr>
          <w:t>–</w:t>
        </w:r>
        <w:r w:rsidR="0073006A" w:rsidDel="00A66793">
          <w:rPr>
            <w:rFonts w:ascii="Times" w:hAnsi="Times"/>
          </w:rPr>
          <w:t>20</w:t>
        </w:r>
        <w:r w:rsidDel="00A66793">
          <w:rPr>
            <w:rFonts w:ascii="Times" w:hAnsi="Times"/>
          </w:rPr>
          <w:t xml:space="preserve">16) and </w:t>
        </w:r>
        <w:r w:rsidRPr="00E80A96" w:rsidDel="00A66793">
          <w:rPr>
            <w:rFonts w:ascii="Times" w:hAnsi="Times"/>
          </w:rPr>
          <w:t>the 2014</w:t>
        </w:r>
        <w:r w:rsidR="00AA173F" w:rsidDel="00A66793">
          <w:rPr>
            <w:rFonts w:ascii="Times" w:hAnsi="Times"/>
          </w:rPr>
          <w:t>–</w:t>
        </w:r>
        <w:r w:rsidR="0073006A" w:rsidDel="00A66793">
          <w:rPr>
            <w:rFonts w:ascii="Times" w:hAnsi="Times"/>
          </w:rPr>
          <w:t>20</w:t>
        </w:r>
        <w:r w:rsidRPr="00E80A96" w:rsidDel="00A66793">
          <w:rPr>
            <w:rFonts w:ascii="Times" w:hAnsi="Times"/>
          </w:rPr>
          <w:t>16 marine heatwave</w:t>
        </w:r>
        <w:r w:rsidDel="00A66793">
          <w:rPr>
            <w:rFonts w:ascii="Times" w:hAnsi="Times"/>
          </w:rPr>
          <w:t xml:space="preserve">. The trends and loadings indicate that these events were </w:t>
        </w:r>
        <w:r w:rsidR="007D6049" w:rsidDel="00A66793">
          <w:rPr>
            <w:rFonts w:ascii="Times" w:hAnsi="Times"/>
          </w:rPr>
          <w:t xml:space="preserve">generally </w:t>
        </w:r>
        <w:r w:rsidDel="00A66793">
          <w:rPr>
            <w:rFonts w:ascii="Times" w:hAnsi="Times"/>
          </w:rPr>
          <w:t>associated with</w:t>
        </w:r>
        <w:r w:rsidRPr="00E80A96" w:rsidDel="00A66793">
          <w:rPr>
            <w:rFonts w:ascii="Times" w:hAnsi="Times"/>
          </w:rPr>
          <w:t xml:space="preserve"> weak</w:t>
        </w:r>
        <w:r w:rsidDel="00A66793">
          <w:rPr>
            <w:rFonts w:ascii="Times" w:hAnsi="Times"/>
          </w:rPr>
          <w:t>er</w:t>
        </w:r>
        <w:r w:rsidRPr="00E80A96" w:rsidDel="00A66793">
          <w:rPr>
            <w:rFonts w:ascii="Times" w:hAnsi="Times"/>
          </w:rPr>
          <w:t xml:space="preserve"> upwelling</w:t>
        </w:r>
        <w:r w:rsidDel="00A66793">
          <w:rPr>
            <w:rFonts w:ascii="Times" w:hAnsi="Times"/>
          </w:rPr>
          <w:t>,</w:t>
        </w:r>
        <w:r w:rsidRPr="00E80A96" w:rsidDel="00A66793">
          <w:rPr>
            <w:rFonts w:ascii="Times" w:hAnsi="Times"/>
          </w:rPr>
          <w:t xml:space="preserve"> </w:t>
        </w:r>
        <w:r w:rsidDel="00A66793">
          <w:rPr>
            <w:rFonts w:ascii="Times" w:hAnsi="Times"/>
          </w:rPr>
          <w:t xml:space="preserve">reduced mixed layer depth, </w:t>
        </w:r>
        <w:r w:rsidRPr="00E80A96" w:rsidDel="00A66793">
          <w:rPr>
            <w:rFonts w:ascii="Times" w:hAnsi="Times"/>
          </w:rPr>
          <w:t>low nutrient flux</w:t>
        </w:r>
        <w:r w:rsidDel="00A66793">
          <w:rPr>
            <w:rFonts w:ascii="Times" w:hAnsi="Times"/>
          </w:rPr>
          <w:t xml:space="preserve">, and </w:t>
        </w:r>
        <w:r w:rsidRPr="00E80A96" w:rsidDel="00A66793">
          <w:rPr>
            <w:rFonts w:ascii="Times" w:hAnsi="Times"/>
          </w:rPr>
          <w:t>warm</w:t>
        </w:r>
        <w:r w:rsidDel="00A66793">
          <w:rPr>
            <w:rFonts w:ascii="Times" w:hAnsi="Times"/>
          </w:rPr>
          <w:t xml:space="preserve">, </w:t>
        </w:r>
        <w:r w:rsidRPr="00E80A96" w:rsidDel="00A66793">
          <w:rPr>
            <w:rFonts w:ascii="Times" w:hAnsi="Times"/>
          </w:rPr>
          <w:t>stratified waters</w:t>
        </w:r>
        <w:r w:rsidDel="00A66793">
          <w:rPr>
            <w:rFonts w:ascii="Times" w:hAnsi="Times"/>
          </w:rPr>
          <w:t xml:space="preserve"> (</w:t>
        </w:r>
        <w:r w:rsidDel="00A66793">
          <w:rPr>
            <w:rFonts w:ascii="Times" w:hAnsi="Times" w:cs="Arial"/>
          </w:rPr>
          <w:t>Fig. 2a, b)</w:t>
        </w:r>
        <w:r w:rsidRPr="00E80A96" w:rsidDel="00A66793">
          <w:rPr>
            <w:rFonts w:ascii="Times" w:hAnsi="Times" w:cs="Arial"/>
          </w:rPr>
          <w:t>.</w:t>
        </w:r>
        <w:r w:rsidDel="00A66793">
          <w:rPr>
            <w:rFonts w:ascii="Times" w:hAnsi="Times"/>
          </w:rPr>
          <w:t xml:space="preserve"> </w:t>
        </w:r>
      </w:moveFrom>
      <w:moveFromRangeEnd w:id="205"/>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w:t>
      </w:r>
      <w:proofErr w:type="gramStart"/>
      <w:r w:rsidRPr="006B30AF">
        <w:rPr>
          <w:rFonts w:ascii="Times" w:eastAsiaTheme="minorHAnsi" w:hAnsi="Times"/>
        </w:rPr>
        <w:t>AR(</w:t>
      </w:r>
      <w:proofErr w:type="gramEnd"/>
      <w:r w:rsidRPr="006B30AF">
        <w:rPr>
          <w:rFonts w:ascii="Times" w:eastAsiaTheme="minorHAnsi" w:hAnsi="Times"/>
        </w:rPr>
        <w:t xml:space="preserve">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 xml:space="preserve">SST, sea surface temperature; SSH, sea surface height; ILD, </w:t>
      </w:r>
      <w:r>
        <w:lastRenderedPageBreak/>
        <w:t>isothermal layer depth; BV, Brunt-</w:t>
      </w:r>
      <w:proofErr w:type="spellStart"/>
      <w:r>
        <w:t>Väisälä</w:t>
      </w:r>
      <w:proofErr w:type="spellEnd"/>
      <w:r>
        <w:t xml:space="preserve"> frequency (stratification); CUTI, Coastal Upwelling 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40050A0A"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ins w:id="207" w:author="Mary Hunsicker" w:date="2021-11-23T13:46:00Z">
        <w:r w:rsidR="00E079FC">
          <w:rPr>
            <w:rFonts w:ascii="Times" w:hAnsi="Times" w:cs="Arial"/>
            <w:iCs/>
          </w:rPr>
          <w:t>2</w:t>
        </w:r>
      </w:ins>
      <w:del w:id="208" w:author="Mary Hunsicker" w:date="2021-11-23T13:46:00Z">
        <w:r w:rsidR="00DA771F" w:rsidDel="00E079FC">
          <w:rPr>
            <w:rFonts w:ascii="Times" w:hAnsi="Times" w:cs="Arial"/>
            <w:iCs/>
          </w:rPr>
          <w:delText>1</w:delText>
        </w:r>
      </w:del>
      <w:r w:rsidR="00DA771F">
        <w:rPr>
          <w:rFonts w:ascii="Times" w:hAnsi="Times" w:cs="Arial"/>
          <w:iCs/>
        </w:rPr>
        <w:t xml:space="preserve">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 xml:space="preserve">(LOOIC: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IC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2A4EF54B"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e 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time 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increased 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6042A39C"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2018</w:t>
      </w:r>
      <w:ins w:id="209" w:author="Mary Hunsicker" w:date="2021-11-24T14:46:00Z">
        <w:r w:rsidR="00CD3966">
          <w:rPr>
            <w:rFonts w:ascii="Times" w:hAnsi="Times"/>
          </w:rPr>
          <w:t xml:space="preserve">: marine heatwave </w:t>
        </w:r>
      </w:ins>
      <w:ins w:id="210" w:author="Mary Hunsicker" w:date="2021-11-24T14:47:00Z">
        <w:r w:rsidR="00CD3966">
          <w:rPr>
            <w:rFonts w:ascii="Times" w:hAnsi="Times"/>
          </w:rPr>
          <w:t>occurred 2014</w:t>
        </w:r>
        <w:r w:rsidR="00CD3966">
          <w:rPr>
            <w:rStyle w:val="CommentReference"/>
            <w:sz w:val="24"/>
            <w:szCs w:val="24"/>
          </w:rPr>
          <w:t>–</w:t>
        </w:r>
        <w:r w:rsidR="00CD3966" w:rsidRPr="00D15D67">
          <w:rPr>
            <w:rFonts w:ascii="Times" w:hAnsi="Times"/>
          </w:rPr>
          <w:t>201</w:t>
        </w:r>
        <w:r w:rsidR="00CD3966">
          <w:rPr>
            <w:rFonts w:ascii="Times" w:hAnsi="Times"/>
          </w:rPr>
          <w:t>6</w:t>
        </w:r>
      </w:ins>
      <w:r w:rsidRPr="00D15D67">
        <w:rPr>
          <w:rFonts w:ascii="Times" w:hAnsi="Times"/>
        </w:rPr>
        <w:t xml:space="preserve">),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w:t>
      </w:r>
      <w:r>
        <w:rPr>
          <w:rFonts w:ascii="Times" w:hAnsi="Times"/>
        </w:rPr>
        <w:lastRenderedPageBreak/>
        <w:t xml:space="preserve">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6C4F7F8A"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w:t>
      </w:r>
      <w:del w:id="211" w:author="Mary Hunsicker" w:date="2021-12-01T10:48:00Z">
        <w:r w:rsidR="00E2396F" w:rsidDel="00B50834">
          <w:delText xml:space="preserve">Similarly, the limited number of </w:delText>
        </w:r>
        <w:r w:rsidR="004E7A41" w:rsidDel="00B50834">
          <w:delText xml:space="preserve">biological </w:delText>
        </w:r>
        <w:r w:rsidR="00E2396F" w:rsidDel="00B50834">
          <w:delText>time series and missing sampling years in the late 1960s and 1970s</w:delText>
        </w:r>
        <w:r w:rsidR="004E7A41" w:rsidDel="00B50834">
          <w:delText xml:space="preserve">, and the </w:delText>
        </w:r>
        <w:r w:rsidR="00F7339C" w:rsidDel="00B50834">
          <w:delText>lack</w:delText>
        </w:r>
        <w:r w:rsidR="004E7A41" w:rsidDel="00B50834">
          <w:delText xml:space="preserve"> of climate </w:delText>
        </w:r>
        <w:r w:rsidR="00F7339C" w:rsidDel="00B50834">
          <w:delText xml:space="preserve">outputs from ROMS prior to </w:delText>
        </w:r>
        <w:r w:rsidR="004E7A41" w:rsidDel="00B50834">
          <w:delText xml:space="preserve">1980, </w:delText>
        </w:r>
        <w:r w:rsidR="00E2396F" w:rsidDel="00B50834">
          <w:delText xml:space="preserve">make it difficult to </w:delText>
        </w:r>
        <w:r w:rsidR="004E7A41" w:rsidDel="00B50834">
          <w:delText>detect</w:delText>
        </w:r>
        <w:r w:rsidR="00E2396F" w:rsidDel="00B50834">
          <w:delText xml:space="preserve"> a </w:delText>
        </w:r>
        <w:r w:rsidR="004E7A41" w:rsidDel="00B50834">
          <w:delText xml:space="preserve">documented </w:delText>
        </w:r>
        <w:r w:rsidR="00E2396F" w:rsidDel="00B50834">
          <w:delText xml:space="preserve">transition </w:delText>
        </w:r>
        <w:r w:rsidR="004E7A41" w:rsidDel="00B50834">
          <w:delText xml:space="preserve">that </w:delText>
        </w:r>
        <w:r w:rsidR="00E2396F" w:rsidDel="00B50834">
          <w:delText>happen</w:delText>
        </w:r>
        <w:r w:rsidR="004E7A41" w:rsidDel="00B50834">
          <w:delText xml:space="preserve">ed </w:delText>
        </w:r>
        <w:r w:rsidR="00E2396F" w:rsidDel="00B50834">
          <w:delText>in the mid-1970s (</w:delText>
        </w:r>
        <w:r w:rsidR="00DA771F" w:rsidDel="00B50834">
          <w:delText xml:space="preserve">S1 </w:delText>
        </w:r>
        <w:r w:rsidR="00E2396F" w:rsidDel="00B50834">
          <w:delText>Fig.</w:delText>
        </w:r>
        <w:r w:rsidR="004E7A41" w:rsidDel="00B50834">
          <w:delText>, see discussion</w:delText>
        </w:r>
        <w:r w:rsidR="00E2396F" w:rsidDel="00B50834">
          <w:delText>)</w:delText>
        </w:r>
        <w:r w:rsidR="004E7A41" w:rsidDel="00B50834">
          <w:delText xml:space="preserve">. </w:delText>
        </w:r>
      </w:del>
      <w:r w:rsidRPr="000E116F">
        <w:t xml:space="preserve">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IC: one-state = 216.4, two-state = 11.8, three-state = 41.8, Fig. 3). </w:t>
      </w:r>
      <w:r w:rsidR="00534FD2" w:rsidRPr="00534FD2">
        <w:rPr>
          <w:color w:val="222222"/>
          <w:shd w:val="clear" w:color="auto" w:fill="FFFFFF"/>
        </w:rPr>
        <w:t xml:space="preserve">This shift coincides with a strong increase in the abundance of a few species during that period, including eared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Lipo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ochotensis</w:t>
      </w:r>
      <w:proofErr w:type="spellEnd"/>
      <w:r w:rsidR="00534FD2" w:rsidRPr="00534FD2">
        <w:rPr>
          <w:color w:val="222222"/>
          <w:shd w:val="clear" w:color="auto" w:fill="FFFFFF"/>
        </w:rPr>
        <w:t xml:space="preserve">), slender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Bathy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pacificus</w:t>
      </w:r>
      <w:proofErr w:type="spellEnd"/>
      <w:r w:rsidR="00534FD2" w:rsidRPr="00534FD2">
        <w:rPr>
          <w:color w:val="222222"/>
          <w:shd w:val="clear" w:color="auto" w:fill="FFFFFF"/>
        </w:rPr>
        <w:t xml:space="preserve">), northern </w:t>
      </w:r>
      <w:proofErr w:type="spellStart"/>
      <w:r w:rsidR="00534FD2" w:rsidRPr="00534FD2">
        <w:rPr>
          <w:color w:val="222222"/>
          <w:shd w:val="clear" w:color="auto" w:fill="FFFFFF"/>
        </w:rPr>
        <w:t>lampfish</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Stenobrachi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leucopsarus</w:t>
      </w:r>
      <w:proofErr w:type="spellEnd"/>
      <w:r w:rsidR="00534FD2" w:rsidRPr="00534FD2">
        <w:rPr>
          <w:color w:val="222222"/>
          <w:shd w:val="clear" w:color="auto" w:fill="FFFFFF"/>
        </w:rPr>
        <w:t xml:space="preserve">), </w:t>
      </w:r>
      <w:ins w:id="212" w:author="Mary Hunsicker" w:date="2021-11-23T14:12:00Z">
        <w:r w:rsidR="001E337E">
          <w:rPr>
            <w:color w:val="222222"/>
            <w:shd w:val="clear" w:color="auto" w:fill="FFFFFF"/>
          </w:rPr>
          <w:t xml:space="preserve">which are cool water associated </w:t>
        </w:r>
      </w:ins>
      <w:ins w:id="213" w:author="Mary Hunsicker" w:date="2021-11-23T14:13:00Z">
        <w:r w:rsidR="001E337E">
          <w:rPr>
            <w:color w:val="222222"/>
            <w:shd w:val="clear" w:color="auto" w:fill="FFFFFF"/>
          </w:rPr>
          <w:t xml:space="preserve">mesopelagic </w:t>
        </w:r>
      </w:ins>
      <w:ins w:id="214" w:author="Mary Hunsicker" w:date="2021-11-23T14:12:00Z">
        <w:r w:rsidR="001E337E">
          <w:rPr>
            <w:color w:val="222222"/>
            <w:shd w:val="clear" w:color="auto" w:fill="FFFFFF"/>
          </w:rPr>
          <w:t xml:space="preserve">species, </w:t>
        </w:r>
      </w:ins>
      <w:r w:rsidR="00534FD2" w:rsidRPr="00534FD2">
        <w:rPr>
          <w:color w:val="222222"/>
          <w:shd w:val="clear" w:color="auto" w:fill="FFFFFF"/>
        </w:rPr>
        <w:t>as well as a rise in northern anchovy (</w:t>
      </w:r>
      <w:proofErr w:type="spellStart"/>
      <w:r w:rsidR="00534FD2" w:rsidRPr="00534FD2">
        <w:rPr>
          <w:i/>
          <w:iCs/>
          <w:color w:val="222222"/>
          <w:shd w:val="clear" w:color="auto" w:fill="FFFFFF"/>
        </w:rPr>
        <w:t>Engrauli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mordax</w:t>
      </w:r>
      <w:proofErr w:type="spellEnd"/>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4D178373"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ins w:id="215" w:author="Mary Hunsicker" w:date="2021-11-23T14:14:00Z">
        <w:r w:rsidR="001E337E">
          <w:rPr>
            <w:rFonts w:cs="Arial"/>
          </w:rPr>
          <w:t>3</w:t>
        </w:r>
      </w:ins>
      <w:del w:id="216" w:author="Mary Hunsicker" w:date="2021-11-23T14:14:00Z">
        <w:r w:rsidR="00DA771F" w:rsidDel="001E337E">
          <w:rPr>
            <w:rFonts w:cs="Arial"/>
          </w:rPr>
          <w:delText>2</w:delText>
        </w:r>
      </w:del>
      <w:r w:rsidR="00DA771F">
        <w:rPr>
          <w:rFonts w:cs="Arial"/>
        </w:rPr>
        <w:t xml:space="preserve">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n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w:t>
      </w:r>
      <w:r w:rsidR="00534FD2" w:rsidRPr="00534FD2">
        <w:rPr>
          <w:color w:val="000000" w:themeColor="text1"/>
          <w:shd w:val="clear" w:color="auto" w:fill="FFFFFF"/>
        </w:rPr>
        <w:lastRenderedPageBreak/>
        <w:t xml:space="preserve">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 common murre, Brandt’s cormoran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unproductive ocean conditions in the central CCE in 2005 and the below normal SSTs associated with the 2007-2008 La Ni</w:t>
      </w:r>
      <w:r w:rsidR="00F00E7C">
        <w:rPr>
          <w:color w:val="000000" w:themeColor="text1"/>
          <w:shd w:val="clear" w:color="auto" w:fill="FFFFFF"/>
        </w:rPr>
        <w:t>n</w:t>
      </w:r>
      <w:r w:rsidR="00534FD2" w:rsidRPr="00534FD2">
        <w:rPr>
          <w:color w:val="000000" w:themeColor="text1"/>
          <w:shd w:val="clear" w:color="auto" w:fill="FFFFFF"/>
        </w:rPr>
        <w:t>a Event (</w:t>
      </w:r>
      <w:proofErr w:type="spellStart"/>
      <w:r w:rsidR="00534FD2" w:rsidRPr="00534FD2">
        <w:rPr>
          <w:color w:val="000000" w:themeColor="text1"/>
          <w:shd w:val="clear" w:color="auto" w:fill="FFFFFF"/>
        </w:rPr>
        <w:t>McClatchie</w:t>
      </w:r>
      <w:proofErr w:type="spellEnd"/>
      <w:r w:rsidR="00534FD2" w:rsidRPr="00534FD2">
        <w:rPr>
          <w:color w:val="000000" w:themeColor="text1"/>
          <w:shd w:val="clear" w:color="auto" w:fill="FFFFFF"/>
        </w:rPr>
        <w:t xml:space="preserve"> et al. 2008, 2009, </w:t>
      </w:r>
      <w:proofErr w:type="spellStart"/>
      <w:r w:rsidR="00534FD2" w:rsidRPr="00534FD2">
        <w:rPr>
          <w:color w:val="000000" w:themeColor="text1"/>
          <w:shd w:val="clear" w:color="auto" w:fill="FFFFFF"/>
        </w:rPr>
        <w:t>Bjorkstedt</w:t>
      </w:r>
      <w:proofErr w:type="spellEnd"/>
      <w:r w:rsidR="00534FD2" w:rsidRPr="00534FD2">
        <w:rPr>
          <w:color w:val="000000" w:themeColor="text1"/>
          <w:shd w:val="clear" w:color="auto" w:fill="FFFFFF"/>
        </w:rPr>
        <w:t xml:space="preserve">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7FC9925C"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del w:id="217" w:author="Mary Hunsicker" w:date="2021-12-01T10:48:00Z">
        <w:r w:rsidR="001B3217" w:rsidRPr="00914420" w:rsidDel="00B50834">
          <w:delText>(</w:delText>
        </w:r>
        <w:r w:rsidR="001B3217" w:rsidRPr="00914420" w:rsidDel="00B50834">
          <w:rPr>
            <w:b/>
          </w:rPr>
          <w:delText>B</w:delText>
        </w:r>
        <w:r w:rsidR="001B3217" w:rsidRPr="00914420" w:rsidDel="00B50834">
          <w:delText xml:space="preserve"> matrix) </w:delText>
        </w:r>
      </w:del>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ins w:id="218" w:author="Mary Hunsicker" w:date="2021-11-23T14:21:00Z">
        <w:r w:rsidR="001E337E" w:rsidRPr="00B87FCF">
          <w:rPr>
            <w:color w:val="000000"/>
          </w:rPr>
          <w:t>(</w:t>
        </w:r>
        <w:r w:rsidR="001E337E">
          <w:rPr>
            <w:color w:val="000000"/>
          </w:rPr>
          <w:t xml:space="preserve">S4 </w:t>
        </w:r>
        <w:r w:rsidR="001E337E" w:rsidRPr="00B87FCF">
          <w:rPr>
            <w:color w:val="000000"/>
          </w:rPr>
          <w:t>Fig.</w:t>
        </w:r>
        <w:r w:rsidR="001E337E">
          <w:rPr>
            <w:color w:val="000000"/>
          </w:rPr>
          <w:t xml:space="preserve">) </w:t>
        </w:r>
      </w:ins>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del w:id="219" w:author="Mary Hunsicker" w:date="2021-11-23T14:21:00Z">
        <w:r w:rsidR="0093154E" w:rsidRPr="00B87FCF" w:rsidDel="001E337E">
          <w:rPr>
            <w:color w:val="000000"/>
          </w:rPr>
          <w:delText xml:space="preserve"> (</w:delText>
        </w:r>
        <w:r w:rsidR="00DA771F" w:rsidDel="001E337E">
          <w:rPr>
            <w:color w:val="000000"/>
          </w:rPr>
          <w:delText xml:space="preserve">S5 </w:delText>
        </w:r>
        <w:r w:rsidR="0093154E" w:rsidRPr="00B87FCF" w:rsidDel="001E337E">
          <w:rPr>
            <w:color w:val="000000"/>
          </w:rPr>
          <w:delText>Fig.</w:delText>
        </w:r>
        <w:r w:rsidR="002261EA" w:rsidDel="001E337E">
          <w:rPr>
            <w:color w:val="000000"/>
          </w:rPr>
          <w:delText>)</w:delText>
        </w:r>
      </w:del>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lastRenderedPageBreak/>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 xml:space="preserve">had an </w:t>
      </w:r>
      <w:proofErr w:type="gramStart"/>
      <w:r w:rsidRPr="006B30AF">
        <w:rPr>
          <w:rFonts w:ascii="Times" w:eastAsiaTheme="minorHAnsi" w:hAnsi="Times"/>
        </w:rPr>
        <w:t>AR(</w:t>
      </w:r>
      <w:proofErr w:type="gramEnd"/>
      <w:r w:rsidRPr="006B30AF">
        <w:rPr>
          <w:rFonts w:ascii="Times" w:eastAsiaTheme="minorHAnsi" w:hAnsi="Times"/>
        </w:rPr>
        <w:t>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2336F0F9"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state (out-of-sample 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 xml:space="preserve">Forecasts of the community trend values for </w:t>
      </w:r>
      <w:del w:id="220" w:author="Mary Hunsicker" w:date="2021-11-30T15:50:00Z">
        <w:r w:rsidR="005937B9" w:rsidDel="008600F2">
          <w:rPr>
            <w:rFonts w:ascii="Times" w:hAnsi="Times" w:cs="Arial"/>
          </w:rPr>
          <w:delText xml:space="preserve">nine </w:delText>
        </w:r>
      </w:del>
      <w:ins w:id="221" w:author="Mary Hunsicker" w:date="2021-11-30T15:50:00Z">
        <w:r w:rsidR="008600F2">
          <w:rPr>
            <w:rFonts w:ascii="Times" w:hAnsi="Times" w:cs="Arial"/>
          </w:rPr>
          <w:t xml:space="preserve">ten </w:t>
        </w:r>
      </w:ins>
      <w:r w:rsidR="005937B9">
        <w:rPr>
          <w:rFonts w:ascii="Times" w:hAnsi="Times" w:cs="Arial"/>
        </w:rPr>
        <w:t>additional years (200</w:t>
      </w:r>
      <w:ins w:id="222" w:author="Mary Hunsicker" w:date="2021-11-30T15:47:00Z">
        <w:r w:rsidR="008600F2">
          <w:rPr>
            <w:rFonts w:ascii="Times" w:hAnsi="Times" w:cs="Arial"/>
          </w:rPr>
          <w:t>8</w:t>
        </w:r>
      </w:ins>
      <w:del w:id="223" w:author="Mary Hunsicker" w:date="2021-11-30T15:47:00Z">
        <w:r w:rsidR="005937B9" w:rsidDel="008600F2">
          <w:rPr>
            <w:rFonts w:ascii="Times" w:hAnsi="Times" w:cs="Arial"/>
          </w:rPr>
          <w:delText>9</w:delText>
        </w:r>
      </w:del>
      <w:r w:rsidR="0073006A">
        <w:rPr>
          <w:rStyle w:val="CommentReference"/>
          <w:sz w:val="24"/>
          <w:szCs w:val="24"/>
        </w:rPr>
        <w:t>–</w:t>
      </w:r>
      <w:r w:rsidR="005937B9">
        <w:rPr>
          <w:rFonts w:ascii="Times" w:hAnsi="Times" w:cs="Arial"/>
        </w:rPr>
        <w:t>201</w:t>
      </w:r>
      <w:ins w:id="224" w:author="Mary Hunsicker" w:date="2021-11-30T15:47:00Z">
        <w:r w:rsidR="008600F2">
          <w:rPr>
            <w:rFonts w:ascii="Times" w:hAnsi="Times" w:cs="Arial"/>
          </w:rPr>
          <w:t>7</w:t>
        </w:r>
      </w:ins>
      <w:del w:id="225" w:author="Mary Hunsicker" w:date="2021-11-30T15:47:00Z">
        <w:r w:rsidR="005937B9" w:rsidDel="008600F2">
          <w:rPr>
            <w:rFonts w:ascii="Times" w:hAnsi="Times" w:cs="Arial"/>
          </w:rPr>
          <w:delText>7</w:delText>
        </w:r>
      </w:del>
      <w:r w:rsidR="005937B9">
        <w:rPr>
          <w:rFonts w:ascii="Times" w:hAnsi="Times" w:cs="Arial"/>
        </w:rPr>
        <w:t xml:space="preserve">, </w:t>
      </w:r>
      <w:del w:id="226" w:author="Mary Hunsicker" w:date="2021-11-30T15:54:00Z">
        <w:r w:rsidR="00DA771F" w:rsidDel="005461EF">
          <w:rPr>
            <w:rFonts w:ascii="Times" w:hAnsi="Times" w:cs="Arial"/>
          </w:rPr>
          <w:delText xml:space="preserve">S8 </w:delText>
        </w:r>
      </w:del>
      <w:r w:rsidR="005937B9">
        <w:rPr>
          <w:rFonts w:ascii="Times" w:hAnsi="Times" w:cs="Arial"/>
        </w:rPr>
        <w:t>Fig.</w:t>
      </w:r>
      <w:ins w:id="227" w:author="Mary Hunsicker" w:date="2021-11-30T15:54:00Z">
        <w:r w:rsidR="005461EF">
          <w:rPr>
            <w:rFonts w:ascii="Times" w:hAnsi="Times" w:cs="Arial"/>
          </w:rPr>
          <w:t xml:space="preserve"> 7</w:t>
        </w:r>
      </w:ins>
      <w:r w:rsidR="005937B9">
        <w:rPr>
          <w:rFonts w:ascii="Times" w:hAnsi="Times" w:cs="Arial"/>
        </w:rPr>
        <w:t xml:space="preserve">)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 xml:space="preserve">2) using a </w:t>
      </w:r>
      <w:proofErr w:type="gramStart"/>
      <w:r w:rsidRPr="006A3EFD">
        <w:rPr>
          <w:rFonts w:ascii="Times" w:hAnsi="Times" w:cs="Arial"/>
        </w:rPr>
        <w:t>Student</w:t>
      </w:r>
      <w:proofErr w:type="gramEnd"/>
      <w:r w:rsidRPr="006A3EFD">
        <w:rPr>
          <w:rFonts w:ascii="Times" w:hAnsi="Times" w:cs="Arial"/>
        </w:rPr>
        <w: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6B722B14" w:rsidR="00A612C8" w:rsidRDefault="00A612C8" w:rsidP="00A612C8">
      <w:pPr>
        <w:spacing w:line="480" w:lineRule="auto"/>
        <w:rPr>
          <w:ins w:id="228" w:author="Mary Hunsicker" w:date="2021-11-30T15:53:00Z"/>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15EB9900" w14:textId="0CC17275" w:rsidR="005461EF" w:rsidRDefault="005461EF" w:rsidP="00A612C8">
      <w:pPr>
        <w:spacing w:line="480" w:lineRule="auto"/>
        <w:rPr>
          <w:ins w:id="229" w:author="Mary Hunsicker" w:date="2021-11-30T15:53:00Z"/>
          <w:rFonts w:ascii="Times" w:hAnsi="Times"/>
        </w:rPr>
      </w:pPr>
    </w:p>
    <w:p w14:paraId="75F10F44" w14:textId="044A6ACE" w:rsidR="005461EF" w:rsidRDefault="005461EF">
      <w:pPr>
        <w:spacing w:line="480" w:lineRule="auto"/>
        <w:rPr>
          <w:ins w:id="230" w:author="Mary Hunsicker" w:date="2021-11-30T15:53:00Z"/>
          <w:rFonts w:ascii="Times" w:hAnsi="Times"/>
        </w:rPr>
        <w:pPrChange w:id="231" w:author="Mary Hunsicker" w:date="2021-11-30T15:53:00Z">
          <w:pPr/>
        </w:pPrChange>
      </w:pPr>
      <w:ins w:id="232" w:author="Mary Hunsicker" w:date="2021-11-30T15:53:00Z">
        <w:r w:rsidRPr="005461EF">
          <w:rPr>
            <w:rFonts w:ascii="Times" w:hAnsi="Times" w:cs="Arial"/>
            <w:b/>
            <w:bCs/>
            <w:rPrChange w:id="233" w:author="Mary Hunsicker" w:date="2021-11-30T15:53:00Z">
              <w:rPr>
                <w:rFonts w:ascii="Times" w:hAnsi="Times" w:cs="Arial"/>
              </w:rPr>
            </w:rPrChange>
          </w:rPr>
          <w:t>Figure 7</w:t>
        </w:r>
        <w:r>
          <w:rPr>
            <w:rFonts w:ascii="Times" w:hAnsi="Times" w:cs="Arial"/>
          </w:rPr>
          <w:t xml:space="preserve">. </w:t>
        </w:r>
        <w:r>
          <w:rPr>
            <w:rFonts w:ascii="Times" w:hAnsi="Times"/>
          </w:rPr>
          <w:t>F</w:t>
        </w:r>
        <w:r w:rsidRPr="00425F26">
          <w:rPr>
            <w:rFonts w:ascii="Times" w:hAnsi="Times"/>
          </w:rPr>
          <w:t>orecast</w:t>
        </w:r>
        <w:r>
          <w:rPr>
            <w:rFonts w:ascii="Times" w:hAnsi="Times"/>
          </w:rPr>
          <w:t>s</w:t>
        </w:r>
        <w:r w:rsidRPr="00425F26">
          <w:rPr>
            <w:rFonts w:ascii="Times" w:hAnsi="Times"/>
          </w:rPr>
          <w:t xml:space="preserve"> </w:t>
        </w:r>
        <w:r>
          <w:rPr>
            <w:rFonts w:ascii="Times" w:hAnsi="Times"/>
          </w:rPr>
          <w:t>and model estimates of the ‘true’ community</w:t>
        </w:r>
        <w:r w:rsidRPr="00425F26">
          <w:rPr>
            <w:rFonts w:ascii="Times" w:hAnsi="Times"/>
          </w:rPr>
          <w:t xml:space="preserve"> state </w:t>
        </w:r>
        <w:r>
          <w:rPr>
            <w:rFonts w:ascii="Times" w:hAnsi="Times"/>
          </w:rPr>
          <w:t>i</w:t>
        </w:r>
        <w:r w:rsidRPr="00425F26">
          <w:rPr>
            <w:rFonts w:ascii="Times" w:hAnsi="Times"/>
          </w:rPr>
          <w:t xml:space="preserve">n the southern </w:t>
        </w:r>
        <w:r>
          <w:rPr>
            <w:rFonts w:ascii="Times" w:hAnsi="Times"/>
          </w:rPr>
          <w:t xml:space="preserve">and central </w:t>
        </w:r>
        <w:r w:rsidRPr="00425F26">
          <w:rPr>
            <w:rFonts w:ascii="Times" w:hAnsi="Times"/>
          </w:rPr>
          <w:t>California Current</w:t>
        </w:r>
        <w:r>
          <w:rPr>
            <w:rFonts w:ascii="Times" w:hAnsi="Times"/>
          </w:rPr>
          <w:t xml:space="preserve"> in years 2008</w:t>
        </w:r>
        <w:r>
          <w:rPr>
            <w:rFonts w:ascii="Times" w:hAnsi="Times" w:cs="Times"/>
          </w:rPr>
          <w:t>—</w:t>
        </w:r>
        <w:r>
          <w:rPr>
            <w:rFonts w:ascii="Times" w:hAnsi="Times"/>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ins>
    </w:p>
    <w:p w14:paraId="7450A8F9" w14:textId="77777777" w:rsidR="005461EF" w:rsidDel="005461EF" w:rsidRDefault="005461EF" w:rsidP="00A612C8">
      <w:pPr>
        <w:spacing w:line="480" w:lineRule="auto"/>
        <w:rPr>
          <w:del w:id="234" w:author="Mary Hunsicker" w:date="2021-11-30T15:53:00Z"/>
          <w:rFonts w:ascii="Times" w:hAnsi="Times"/>
        </w:rPr>
      </w:pPr>
    </w:p>
    <w:p w14:paraId="07DDB3AD" w14:textId="77777777" w:rsidR="00A612C8" w:rsidRPr="00D00469" w:rsidRDefault="00A612C8">
      <w:pPr>
        <w:spacing w:line="480" w:lineRule="auto"/>
        <w:rPr>
          <w:rFonts w:ascii="Times" w:hAnsi="Times" w:cs="Arial"/>
          <w:color w:val="000000"/>
        </w:rPr>
        <w:pPrChange w:id="235" w:author="Mary Hunsicker" w:date="2021-11-30T15:53:00Z">
          <w:pPr>
            <w:spacing w:line="480" w:lineRule="auto"/>
            <w:ind w:firstLine="720"/>
          </w:pPr>
        </w:pPrChange>
      </w:pPr>
    </w:p>
    <w:p w14:paraId="52088964" w14:textId="16E940FB"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236" w:author="Mary Hunsicker" w:date="2021-11-30T15:54:00Z">
        <w:r w:rsidR="005461EF">
          <w:rPr>
            <w:rFonts w:ascii="Times" w:hAnsi="Times" w:cs="Arial"/>
            <w:color w:val="000000"/>
          </w:rPr>
          <w:t>8</w:t>
        </w:r>
      </w:ins>
      <w:del w:id="237"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skill (i.e., lowest prediction errors) included seabird reproductive success (Common murre</w:t>
      </w:r>
      <w:r w:rsidR="00333376">
        <w:rPr>
          <w:rFonts w:ascii="Times" w:hAnsi="Times" w:cs="Arial"/>
          <w:color w:val="000000"/>
        </w:rPr>
        <w:t xml:space="preserve"> </w:t>
      </w:r>
      <w:r w:rsidR="00333376" w:rsidRPr="003A2134">
        <w:rPr>
          <w:rFonts w:ascii="Times" w:hAnsi="Times" w:cs="Arial"/>
          <w:i/>
          <w:color w:val="000000"/>
        </w:rPr>
        <w:t xml:space="preserve">Uria </w:t>
      </w:r>
      <w:proofErr w:type="spellStart"/>
      <w:r w:rsidR="00333376" w:rsidRPr="003A2134">
        <w:rPr>
          <w:rFonts w:ascii="Times" w:hAnsi="Times" w:cs="Arial"/>
          <w:i/>
          <w:color w:val="000000"/>
        </w:rPr>
        <w:t>aalge</w:t>
      </w:r>
      <w:proofErr w:type="spellEnd"/>
      <w:r w:rsidRPr="0030230E">
        <w:rPr>
          <w:rFonts w:ascii="Times" w:hAnsi="Times" w:cs="Arial"/>
          <w:color w:val="000000"/>
        </w:rPr>
        <w:t>, Cassin’s auklet</w:t>
      </w:r>
      <w:r w:rsidR="00333376">
        <w:rPr>
          <w:rFonts w:ascii="Times" w:hAnsi="Times" w:cs="Arial"/>
          <w:color w:val="000000"/>
        </w:rPr>
        <w:t xml:space="preserve"> </w:t>
      </w:r>
      <w:proofErr w:type="spellStart"/>
      <w:r w:rsidR="00333376" w:rsidRPr="003A2134">
        <w:rPr>
          <w:rFonts w:ascii="Times" w:hAnsi="Times"/>
          <w:i/>
          <w:color w:val="000000"/>
        </w:rPr>
        <w:t>Ptychoramphus</w:t>
      </w:r>
      <w:proofErr w:type="spellEnd"/>
      <w:r w:rsidR="00333376" w:rsidRPr="003A2134">
        <w:rPr>
          <w:rFonts w:ascii="Times" w:hAnsi="Times" w:cs="Arial"/>
          <w:i/>
          <w:color w:val="000000"/>
        </w:rPr>
        <w:t> </w:t>
      </w:r>
      <w:proofErr w:type="spellStart"/>
      <w:r w:rsidR="00333376" w:rsidRPr="003A2134">
        <w:rPr>
          <w:rFonts w:ascii="Times" w:hAnsi="Times" w:cs="Arial"/>
          <w:i/>
          <w:color w:val="000000"/>
        </w:rPr>
        <w:t>aleuticus</w:t>
      </w:r>
      <w:proofErr w:type="spellEnd"/>
      <w:r w:rsidRPr="0030230E">
        <w:rPr>
          <w:rFonts w:ascii="Times" w:hAnsi="Times" w:cs="Arial"/>
          <w:color w:val="000000"/>
        </w:rPr>
        <w:t xml:space="preserve">) and 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238" w:author="Mary Hunsicker" w:date="2021-11-30T15:54:00Z">
        <w:r w:rsidR="005461EF">
          <w:rPr>
            <w:rFonts w:ascii="Times" w:hAnsi="Times" w:cs="Arial"/>
            <w:color w:val="000000"/>
          </w:rPr>
          <w:t>8</w:t>
        </w:r>
      </w:ins>
      <w:del w:id="239"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S</w:t>
      </w:r>
      <w:ins w:id="240" w:author="Mary Hunsicker" w:date="2021-11-30T15:55:00Z">
        <w:r w:rsidR="005461EF">
          <w:rPr>
            <w:rFonts w:ascii="Times" w:hAnsi="Times" w:cs="Arial"/>
            <w:color w:val="000000"/>
          </w:rPr>
          <w:t>9</w:t>
        </w:r>
      </w:ins>
      <w:del w:id="241" w:author="Mary Hunsicker" w:date="2021-11-30T15:55:00Z">
        <w:r w:rsidR="00DA771F" w:rsidDel="005461EF">
          <w:rPr>
            <w:rFonts w:ascii="Times" w:hAnsi="Times" w:cs="Arial"/>
            <w:color w:val="000000"/>
          </w:rPr>
          <w:delText>10</w:delText>
        </w:r>
      </w:del>
      <w:r w:rsidR="00DA771F">
        <w:rPr>
          <w:rFonts w:ascii="Times" w:hAnsi="Times" w:cs="Arial"/>
          <w:color w:val="000000"/>
        </w:rPr>
        <w:t xml:space="preserve">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02B2EB78" w:rsidR="00467834" w:rsidRDefault="004F1BF9" w:rsidP="00A612C8">
      <w:pPr>
        <w:spacing w:line="480" w:lineRule="auto"/>
        <w:rPr>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t>
      </w:r>
      <w:r w:rsidR="000A0013">
        <w:rPr>
          <w:rFonts w:ascii="Times" w:hAnsi="Times" w:cs="Arial"/>
        </w:rPr>
        <w:lastRenderedPageBreak/>
        <w:t>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77A0FA9D" w14:textId="0D234A72" w:rsidR="00BE39F4" w:rsidRPr="00000D86" w:rsidRDefault="00EF20C0" w:rsidP="00000D86">
      <w:pPr>
        <w:autoSpaceDE w:val="0"/>
        <w:autoSpaceDN w:val="0"/>
        <w:adjustRightInd w:val="0"/>
        <w:spacing w:line="480" w:lineRule="auto"/>
        <w:ind w:firstLine="720"/>
        <w:rPr>
          <w:ins w:id="242" w:author="Mary Hunsicker" w:date="2021-11-30T11:24:00Z"/>
          <w:rFonts w:eastAsiaTheme="minorHAnsi"/>
          <w:color w:val="000000" w:themeColor="text1"/>
        </w:rPr>
      </w:pPr>
      <w:r>
        <w:rPr>
          <w:rFonts w:ascii="Times" w:hAnsi="Times" w:cs="Arial"/>
        </w:rPr>
        <w:t>T</w:t>
      </w:r>
      <w:r w:rsidR="001A0F4E" w:rsidRPr="00BC7E04">
        <w:rPr>
          <w:rFonts w:ascii="Times" w:hAnsi="Times" w:cs="Arial"/>
        </w:rPr>
        <w:t xml:space="preserve">here have been </w:t>
      </w:r>
      <w:r w:rsidR="003960CC" w:rsidRPr="00BC7E04">
        <w:rPr>
          <w:rFonts w:ascii="Times" w:hAnsi="Times" w:cs="Arial"/>
        </w:rPr>
        <w:t>several</w:t>
      </w:r>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evidence of </w:t>
      </w:r>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Pr>
          <w:rFonts w:ascii="Times" w:hAnsi="Times" w:cs="Arial"/>
        </w:rPr>
        <w:t xml:space="preserve">ased on the </w:t>
      </w:r>
      <w:r w:rsidR="001B0747">
        <w:rPr>
          <w:rFonts w:ascii="Times" w:hAnsi="Times" w:cs="Arial"/>
        </w:rPr>
        <w:t xml:space="preserve">biological </w:t>
      </w:r>
      <w:r>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demonstrated a response</w:t>
      </w:r>
      <w:r w:rsidR="00C92A0E">
        <w:rPr>
          <w:rFonts w:ascii="Times" w:hAnsi="Times" w:cs="Arial"/>
        </w:rPr>
        <w:t xml:space="preserve"> to the marine heatwave</w:t>
      </w:r>
      <w:r w:rsidR="004A3C41">
        <w:rPr>
          <w:rFonts w:ascii="Times" w:hAnsi="Times" w:cs="Arial"/>
        </w:rPr>
        <w:t xml:space="preserve">, </w:t>
      </w:r>
      <w:proofErr w:type="gramStart"/>
      <w:r w:rsidR="004A3C41">
        <w:rPr>
          <w:rFonts w:ascii="Times" w:hAnsi="Times" w:cs="Arial"/>
        </w:rPr>
        <w:t>i.e.</w:t>
      </w:r>
      <w:proofErr w:type="gramEnd"/>
      <w:r w:rsidR="004A3C41">
        <w:rPr>
          <w:rFonts w:ascii="Times" w:hAnsi="Times" w:cs="Arial"/>
        </w:rPr>
        <w:t xml:space="preserve"> </w:t>
      </w:r>
      <w:r w:rsidR="00C92A0E">
        <w:rPr>
          <w:rFonts w:ascii="Times" w:hAnsi="Times" w:cs="Arial"/>
        </w:rPr>
        <w:t xml:space="preserve">the biology trend is higher over those years than </w:t>
      </w:r>
      <w:r w:rsidR="004A3C41">
        <w:rPr>
          <w:rFonts w:ascii="Times" w:hAnsi="Times" w:cs="Arial"/>
        </w:rPr>
        <w:t xml:space="preserve">in </w:t>
      </w:r>
      <w:r w:rsidR="00C92A0E">
        <w:rPr>
          <w:rFonts w:ascii="Times" w:hAnsi="Times" w:cs="Arial"/>
        </w:rPr>
        <w:t>previous years</w:t>
      </w:r>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recognizably dynamic ecosystem </w:t>
      </w:r>
      <w:r w:rsidR="00AA7246" w:rsidRPr="00BC7E04">
        <w:rPr>
          <w:rFonts w:ascii="Times" w:hAnsi="Times" w:cs="Arial"/>
        </w:rPr>
        <w:t xml:space="preserve">within the </w:t>
      </w:r>
      <w:r w:rsidR="0095337E">
        <w:rPr>
          <w:rFonts w:ascii="Times" w:hAnsi="Times" w:cs="Arial"/>
        </w:rPr>
        <w:t xml:space="preserve">southern and central </w:t>
      </w:r>
      <w:r w:rsidR="00AA7246" w:rsidRPr="00BC7E04">
        <w:rPr>
          <w:rFonts w:ascii="Times" w:hAnsi="Times" w:cs="Arial"/>
        </w:rPr>
        <w:t>CCE</w:t>
      </w:r>
      <w:r w:rsidR="003960CC" w:rsidRPr="00BC7E04">
        <w:rPr>
          <w:rFonts w:ascii="Times" w:hAnsi="Times" w:cs="Arial"/>
        </w:rPr>
        <w:t xml:space="preserve"> </w:t>
      </w:r>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moveToRangeStart w:id="243" w:author="Mary Hunsicker" w:date="2021-11-30T11:22:00Z" w:name="move89163754"/>
      <w:moveTo w:id="244" w:author="Mary Hunsicker" w:date="2021-11-30T11:22:00Z">
        <w:r w:rsidR="00BE39F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BE39F4">
          <w:rPr>
            <w:rFonts w:ascii="Times" w:eastAsiaTheme="minorHAnsi" w:hAnsi="Times"/>
          </w:rPr>
          <w:t xml:space="preserve"> </w:t>
        </w:r>
      </w:moveTo>
      <w:moveToRangeEnd w:id="243"/>
      <w:ins w:id="245" w:author="Mary Hunsicker" w:date="2021-11-30T11:44:00Z">
        <w:r w:rsidR="00000D86">
          <w:rPr>
            <w:rFonts w:ascii="Times" w:hAnsi="Times" w:cs="Arial"/>
          </w:rPr>
          <w:t>As additional years of data become available, the DFA models could reveal different outcomes. However, this is unlikely given that the taxa and life stages used in both studies are known to respond quickly to changes in ocean conditions</w:t>
        </w:r>
      </w:ins>
      <w:ins w:id="246" w:author="Mary Hunsicker" w:date="2021-11-30T11:45:00Z">
        <w:r w:rsidR="00000D86">
          <w:rPr>
            <w:rFonts w:ascii="Times" w:hAnsi="Times" w:cs="Arial"/>
          </w:rPr>
          <w:t xml:space="preserve"> </w:t>
        </w:r>
      </w:ins>
      <w:ins w:id="247" w:author="Mary Hunsicker" w:date="2021-11-30T11:44:00Z">
        <w:r w:rsidR="00000D86">
          <w:rPr>
            <w:rFonts w:ascii="Times" w:hAnsi="Times" w:cs="Arial"/>
          </w:rPr>
          <w:t>and given our assumption that the surveys are consistently sampling at the right time and location to fully characterize the short-term response.</w:t>
        </w:r>
      </w:ins>
    </w:p>
    <w:p w14:paraId="7D21B67C" w14:textId="779B9D3A" w:rsidR="00873696" w:rsidRPr="00BE39F4" w:rsidRDefault="00B258E4" w:rsidP="00BE39F4">
      <w:pPr>
        <w:autoSpaceDE w:val="0"/>
        <w:autoSpaceDN w:val="0"/>
        <w:adjustRightInd w:val="0"/>
        <w:spacing w:line="480" w:lineRule="auto"/>
        <w:ind w:firstLine="720"/>
        <w:rPr>
          <w:rFonts w:ascii="Times" w:eastAsiaTheme="minorHAnsi" w:hAnsi="Times"/>
          <w:rPrChange w:id="248" w:author="Mary Hunsicker" w:date="2021-11-30T11:24:00Z">
            <w:rPr>
              <w:rFonts w:eastAsiaTheme="minorHAnsi"/>
              <w:color w:val="000000" w:themeColor="text1"/>
            </w:rPr>
          </w:rPrChange>
        </w:rPr>
      </w:pPr>
      <w:moveFromRangeStart w:id="249" w:author="Mary Hunsicker" w:date="2021-11-30T11:22:00Z" w:name="move89163754"/>
      <w:moveFrom w:id="250" w:author="Mary Hunsicker" w:date="2021-11-30T11:22:00Z">
        <w:r w:rsidDel="00BE39F4">
          <w:lastRenderedPageBreak/>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144EB0" w:rsidDel="00BE39F4">
          <w:rPr>
            <w:rFonts w:ascii="Times" w:eastAsiaTheme="minorHAnsi" w:hAnsi="Times"/>
          </w:rPr>
          <w:t xml:space="preserve"> </w:t>
        </w:r>
      </w:moveFrom>
      <w:moveFromRangeEnd w:id="249"/>
      <w:r w:rsidR="00961FEE">
        <w:rPr>
          <w:rFonts w:ascii="Times" w:eastAsiaTheme="minorHAnsi" w:hAnsi="Times"/>
        </w:rPr>
        <w:t>While o</w:t>
      </w:r>
      <w:r w:rsidR="006141D3">
        <w:rPr>
          <w:rFonts w:ascii="Times" w:eastAsiaTheme="minorHAnsi" w:hAnsi="Times"/>
        </w:rPr>
        <w:t xml:space="preserve">ur study </w:t>
      </w:r>
      <w:r w:rsidR="00961FEE">
        <w:rPr>
          <w:rFonts w:ascii="Times" w:eastAsiaTheme="minorHAnsi" w:hAnsi="Times"/>
        </w:rPr>
        <w:t xml:space="preserve">did not </w:t>
      </w:r>
      <w:r w:rsidR="00B70EB1">
        <w:rPr>
          <w:rFonts w:ascii="Times" w:eastAsiaTheme="minorHAnsi" w:hAnsi="Times"/>
        </w:rPr>
        <w:t>dete</w:t>
      </w:r>
      <w:r w:rsidR="00961FEE">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sidR="00961FEE">
        <w:rPr>
          <w:rFonts w:ascii="Times" w:eastAsiaTheme="minorHAnsi" w:hAnsi="Times"/>
        </w:rPr>
        <w:t>during the 2014</w:t>
      </w:r>
      <w:r w:rsidR="00961FEE">
        <w:rPr>
          <w:rFonts w:ascii="Times" w:hAnsi="Times" w:cs="Arial"/>
        </w:rPr>
        <w:t>–</w:t>
      </w:r>
      <w:r w:rsidR="00961FEE">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ins w:id="251" w:author="Mary Hunsicker" w:date="2021-11-30T11:13:00Z">
        <w:r w:rsidR="00EE3EC0">
          <w:rPr>
            <w:rFonts w:ascii="Times" w:eastAsiaTheme="minorHAnsi" w:hAnsi="Times"/>
          </w:rPr>
          <w:t>)</w:t>
        </w:r>
      </w:ins>
      <w:del w:id="252" w:author="Mary Hunsicker" w:date="2021-11-30T11:13:00Z">
        <w:r w:rsidR="00803022" w:rsidDel="00EE3EC0">
          <w:rPr>
            <w:rFonts w:ascii="Times" w:eastAsiaTheme="minorHAnsi" w:hAnsi="Times"/>
          </w:rPr>
          <w:delText>)</w:delText>
        </w:r>
        <w:r w:rsidR="0032003F" w:rsidDel="00EE3EC0">
          <w:rPr>
            <w:rFonts w:ascii="Times" w:eastAsiaTheme="minorHAnsi" w:hAnsi="Times"/>
          </w:rPr>
          <w:delText>; t</w:delText>
        </w:r>
        <w:r w:rsidR="003119FC" w:rsidDel="00EE3EC0">
          <w:rPr>
            <w:rFonts w:ascii="Times" w:eastAsiaTheme="minorHAnsi" w:hAnsi="Times"/>
          </w:rPr>
          <w:delText xml:space="preserve">he </w:delText>
        </w:r>
        <w:r w:rsidR="009004CC" w:rsidDel="00EE3EC0">
          <w:rPr>
            <w:rFonts w:ascii="Times" w:eastAsiaTheme="minorHAnsi" w:hAnsi="Times"/>
          </w:rPr>
          <w:delText xml:space="preserve">southern California </w:delText>
        </w:r>
        <w:r w:rsidR="003119FC" w:rsidDel="00EE3EC0">
          <w:rPr>
            <w:rFonts w:ascii="Times" w:eastAsiaTheme="minorHAnsi" w:hAnsi="Times"/>
          </w:rPr>
          <w:delText xml:space="preserve">ichthyoplankton </w:delText>
        </w:r>
        <w:r w:rsidR="00723FC3" w:rsidDel="00EE3EC0">
          <w:rPr>
            <w:rFonts w:ascii="Times" w:eastAsiaTheme="minorHAnsi" w:hAnsi="Times"/>
          </w:rPr>
          <w:delText>time series are the only data used in our analysis that pre-date the 1970s</w:delText>
        </w:r>
      </w:del>
      <w:r w:rsidR="00A1143A">
        <w:rPr>
          <w:rFonts w:ascii="Times" w:eastAsiaTheme="minorHAnsi" w:hAnsi="Times"/>
        </w:rPr>
        <w:t xml:space="preserve">. </w:t>
      </w:r>
      <w:ins w:id="253" w:author="Mary Hunsicker" w:date="2021-11-30T11:46:00Z">
        <w:r w:rsidR="00000D86">
          <w:rPr>
            <w:rFonts w:ascii="Times" w:eastAsiaTheme="minorHAnsi" w:hAnsi="Times"/>
          </w:rPr>
          <w:t xml:space="preserve">The </w:t>
        </w:r>
      </w:ins>
      <w:r w:rsidR="00144EB0" w:rsidRPr="00144EB0">
        <w:rPr>
          <w:color w:val="000000" w:themeColor="text1"/>
          <w:shd w:val="clear" w:color="auto" w:fill="FFFFFF"/>
        </w:rPr>
        <w:t xml:space="preserve">Peabody et al. (2008) </w:t>
      </w:r>
      <w:ins w:id="254" w:author="Mary Hunsicker" w:date="2021-11-30T11:47:00Z">
        <w:r w:rsidR="00000D86">
          <w:rPr>
            <w:color w:val="000000" w:themeColor="text1"/>
            <w:shd w:val="clear" w:color="auto" w:fill="FFFFFF"/>
          </w:rPr>
          <w:t xml:space="preserve">study </w:t>
        </w:r>
      </w:ins>
      <w:del w:id="255" w:author="Mary Hunsicker" w:date="2021-11-30T11:47:00Z">
        <w:r w:rsidR="00144EB0" w:rsidRPr="00144EB0" w:rsidDel="00000D86">
          <w:rPr>
            <w:color w:val="000000" w:themeColor="text1"/>
            <w:shd w:val="clear" w:color="auto" w:fill="FFFFFF"/>
          </w:rPr>
          <w:delText>identified several species that caused the 1960s shift</w:delText>
        </w:r>
      </w:del>
      <w:del w:id="256" w:author="Mary Hunsicker" w:date="2021-11-30T11:46:00Z">
        <w:r w:rsidR="00144EB0" w:rsidDel="00000D86">
          <w:rPr>
            <w:color w:val="000000" w:themeColor="text1"/>
            <w:shd w:val="clear" w:color="auto" w:fill="FFFFFF"/>
          </w:rPr>
          <w:delText xml:space="preserve"> </w:delText>
        </w:r>
      </w:del>
      <w:del w:id="257" w:author="Mary Hunsicker" w:date="2021-11-30T11:33:00Z">
        <w:r w:rsidR="00144EB0" w:rsidRPr="00144EB0" w:rsidDel="00D95658">
          <w:rPr>
            <w:color w:val="000000" w:themeColor="text1"/>
            <w:shd w:val="clear" w:color="auto" w:fill="FFFFFF"/>
          </w:rPr>
          <w:delText>and t</w:delText>
        </w:r>
      </w:del>
      <w:del w:id="258" w:author="Mary Hunsicker" w:date="2021-11-30T11:47:00Z">
        <w:r w:rsidR="00144EB0" w:rsidRPr="00144EB0" w:rsidDel="00000D86">
          <w:rPr>
            <w:color w:val="000000" w:themeColor="text1"/>
            <w:shd w:val="clear" w:color="auto" w:fill="FFFFFF"/>
          </w:rPr>
          <w:delText xml:space="preserve">heir study </w:delText>
        </w:r>
      </w:del>
      <w:r w:rsidR="00144EB0" w:rsidRPr="00144EB0">
        <w:rPr>
          <w:color w:val="000000" w:themeColor="text1"/>
          <w:shd w:val="clear" w:color="auto" w:fill="FFFFFF"/>
        </w:rPr>
        <w:t>included a much broader suite of ichthyoplankton species than our study which limits our ability to evaluate whether the species 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Previous studies 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 xml:space="preserve">a shift in response to the 1977/1978 PDO shift </w:t>
      </w:r>
      <w:r w:rsidR="006A0C6D">
        <w:rPr>
          <w:rFonts w:ascii="Times" w:eastAsiaTheme="minorHAnsi" w:hAnsi="Times"/>
        </w:rPr>
        <w:t xml:space="preserve">(e.g., McGowan et al. 2003, Peabody et al. 2018) </w:t>
      </w:r>
      <w:r w:rsidR="00A035E1">
        <w:rPr>
          <w:rFonts w:ascii="Times" w:eastAsiaTheme="minorHAnsi" w:hAnsi="Times"/>
        </w:rPr>
        <w:t xml:space="preserve">while 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r w:rsidR="000C0CBA">
        <w:t xml:space="preserve">between the late 1960s through the </w:t>
      </w:r>
      <w:r w:rsidR="007928A5">
        <w:t>1</w:t>
      </w:r>
      <w:r w:rsidR="000C0CBA">
        <w:t>970s</w:t>
      </w:r>
      <w:del w:id="259" w:author="Mary Hunsicker" w:date="2021-11-30T11:32:00Z">
        <w:r w:rsidR="00A014CC" w:rsidDel="00D95658">
          <w:delText xml:space="preserve"> (CalCOFI only sampled every third year during this time)</w:delText>
        </w:r>
      </w:del>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ins w:id="260" w:author="Mary Hunsicker" w:date="2021-11-30T11:24:00Z">
        <w:r w:rsidR="00BE39F4">
          <w:t>elsewhere in the time series.</w:t>
        </w:r>
      </w:ins>
      <w:del w:id="261" w:author="Mary Hunsicker" w:date="2021-11-30T11:20:00Z">
        <w:r w:rsidR="00416C03" w:rsidDel="00BE39F4">
          <w:delText xml:space="preserve">elsewhere </w:delText>
        </w:r>
        <w:r w:rsidR="008D3B6C" w:rsidDel="00BE39F4">
          <w:delText>in the time series</w:delText>
        </w:r>
        <w:r w:rsidR="007928A5" w:rsidDel="00BE39F4">
          <w:delText xml:space="preserve">. This </w:delText>
        </w:r>
        <w:r w:rsidR="00841182" w:rsidDel="00BE39F4">
          <w:delText xml:space="preserve">likely </w:delText>
        </w:r>
        <w:r w:rsidR="000C0CBA" w:rsidDel="00BE39F4">
          <w:delText>limi</w:delText>
        </w:r>
        <w:r w:rsidR="007928A5" w:rsidDel="00BE39F4">
          <w:delText>ts</w:delText>
        </w:r>
        <w:r w:rsidR="000C0CBA" w:rsidDel="00BE39F4">
          <w:delText xml:space="preserve"> any detection of a </w:delText>
        </w:r>
        <w:r w:rsidR="006141D3" w:rsidDel="00BE39F4">
          <w:delText xml:space="preserve">regime </w:delText>
        </w:r>
        <w:r w:rsidR="000C0CBA" w:rsidDel="00BE39F4">
          <w:delText>shift</w:delText>
        </w:r>
        <w:r w:rsidR="00B45453" w:rsidDel="00BE39F4">
          <w:delText xml:space="preserve"> in the mid to late 1970s</w:delText>
        </w:r>
        <w:r w:rsidR="000C0CBA" w:rsidDel="00BE39F4">
          <w:delText xml:space="preserve">. </w:delText>
        </w:r>
        <w:r w:rsidR="00723FC3" w:rsidDel="00BE39F4">
          <w:rPr>
            <w:rFonts w:ascii="Times" w:eastAsiaTheme="minorHAnsi" w:hAnsi="Times"/>
          </w:rPr>
          <w:delText>I</w:delText>
        </w:r>
        <w:r w:rsidR="00A33F80" w:rsidRPr="00BC7E04" w:rsidDel="00BE39F4">
          <w:rPr>
            <w:rFonts w:ascii="Times" w:hAnsi="Times" w:cs="Arial"/>
          </w:rPr>
          <w:delText>n a recent study, Litzow et al. (2020</w:delText>
        </w:r>
        <w:r w:rsidR="005B34DA" w:rsidDel="00BE39F4">
          <w:rPr>
            <w:rFonts w:ascii="Times" w:hAnsi="Times" w:cs="Arial"/>
          </w:rPr>
          <w:delText>a</w:delText>
        </w:r>
        <w:r w:rsidR="00A33F80" w:rsidRPr="00BC7E04" w:rsidDel="00BE39F4">
          <w:rPr>
            <w:rFonts w:ascii="Times" w:hAnsi="Times" w:cs="Arial"/>
          </w:rPr>
          <w:delText xml:space="preserve">) applied </w:delText>
        </w:r>
        <w:r w:rsidR="009004CC" w:rsidDel="00BE39F4">
          <w:rPr>
            <w:rFonts w:ascii="Times" w:hAnsi="Times" w:cs="Arial"/>
          </w:rPr>
          <w:delText xml:space="preserve">Bayesian DFA </w:delText>
        </w:r>
        <w:r w:rsidR="00A33F80" w:rsidRPr="00BC7E04" w:rsidDel="00BE39F4">
          <w:rPr>
            <w:rFonts w:ascii="Times" w:hAnsi="Times" w:cs="Arial"/>
          </w:rPr>
          <w:delText xml:space="preserve">to 11 </w:delText>
        </w:r>
        <w:r w:rsidR="002D7279" w:rsidRPr="00BC7E04" w:rsidDel="00BE39F4">
          <w:rPr>
            <w:rFonts w:ascii="Times" w:hAnsi="Times" w:cs="Arial"/>
          </w:rPr>
          <w:delText xml:space="preserve">climate time series </w:delText>
        </w:r>
        <w:r w:rsidR="00A33F80" w:rsidRPr="00BC7E04" w:rsidDel="00BE39F4">
          <w:rPr>
            <w:rFonts w:ascii="Times" w:hAnsi="Times" w:cs="Arial"/>
          </w:rPr>
          <w:delText xml:space="preserve">and 48 biology time series </w:delText>
        </w:r>
        <w:r w:rsidR="002D7279" w:rsidRPr="00BC7E04" w:rsidDel="00BE39F4">
          <w:rPr>
            <w:rFonts w:ascii="Times" w:hAnsi="Times" w:cs="Arial"/>
          </w:rPr>
          <w:delText>in the Gulf of Alaska</w:delText>
        </w:r>
        <w:r w:rsidR="00D41080" w:rsidRPr="00BC7E04" w:rsidDel="00BE39F4">
          <w:rPr>
            <w:rFonts w:ascii="Times" w:hAnsi="Times" w:cs="Arial"/>
          </w:rPr>
          <w:delText xml:space="preserve"> (GOA).</w:delText>
        </w:r>
        <w:r w:rsidR="00A33F80" w:rsidRPr="00BC7E04" w:rsidDel="00BE39F4">
          <w:rPr>
            <w:rFonts w:ascii="Times" w:hAnsi="Times" w:cs="Arial"/>
          </w:rPr>
          <w:delText xml:space="preserve"> While th</w:delText>
        </w:r>
        <w:r w:rsidR="003960CC" w:rsidRPr="00BC7E04" w:rsidDel="00BE39F4">
          <w:rPr>
            <w:rFonts w:ascii="Times" w:hAnsi="Times" w:cs="Arial"/>
          </w:rPr>
          <w:delText>eir</w:delText>
        </w:r>
        <w:r w:rsidR="00A33F80" w:rsidRPr="00BC7E04" w:rsidDel="00BE39F4">
          <w:rPr>
            <w:rFonts w:ascii="Times" w:hAnsi="Times" w:cs="Arial"/>
          </w:rPr>
          <w:delText xml:space="preserve"> study reveal</w:delText>
        </w:r>
        <w:r w:rsidR="00610995" w:rsidDel="00BE39F4">
          <w:rPr>
            <w:rFonts w:ascii="Times" w:hAnsi="Times" w:cs="Arial"/>
          </w:rPr>
          <w:delText xml:space="preserve">ed </w:delText>
        </w:r>
        <w:r w:rsidR="00A33F80" w:rsidRPr="00BC7E04" w:rsidDel="00BE39F4">
          <w:rPr>
            <w:rFonts w:ascii="Times" w:eastAsiaTheme="minorHAnsi" w:hAnsi="Times"/>
          </w:rPr>
          <w:delText xml:space="preserve">markedly elevated values in a shared climate trend between 2014–2019, </w:delText>
        </w:r>
        <w:r w:rsidR="00610995" w:rsidDel="00BE39F4">
          <w:rPr>
            <w:rFonts w:ascii="Times" w:eastAsiaTheme="minorHAnsi" w:hAnsi="Times"/>
          </w:rPr>
          <w:delText>it did</w:delText>
        </w:r>
        <w:r w:rsidR="00FA01A3" w:rsidDel="00BE39F4">
          <w:rPr>
            <w:rFonts w:ascii="Times" w:eastAsiaTheme="minorHAnsi" w:hAnsi="Times"/>
          </w:rPr>
          <w:delText xml:space="preserve"> not </w:delText>
        </w:r>
        <w:r w:rsidR="00C71916" w:rsidDel="00BE39F4">
          <w:rPr>
            <w:rFonts w:ascii="Times" w:eastAsiaTheme="minorHAnsi" w:hAnsi="Times"/>
          </w:rPr>
          <w:delText xml:space="preserve">provide </w:delText>
        </w:r>
        <w:r w:rsidR="00A33F80" w:rsidRPr="00BC7E04" w:rsidDel="00BE39F4">
          <w:rPr>
            <w:rFonts w:ascii="Times" w:eastAsiaTheme="minorHAnsi" w:hAnsi="Times"/>
          </w:rPr>
          <w:delText>evidence of a</w:delText>
        </w:r>
        <w:r w:rsidR="00FA01A3" w:rsidDel="00BE39F4">
          <w:rPr>
            <w:rFonts w:ascii="Times" w:eastAsiaTheme="minorHAnsi" w:hAnsi="Times"/>
          </w:rPr>
          <w:delText xml:space="preserve"> </w:delText>
        </w:r>
        <w:r w:rsidR="00D41080" w:rsidRPr="00BC7E04" w:rsidDel="00BE39F4">
          <w:rPr>
            <w:rFonts w:ascii="Times" w:eastAsiaTheme="minorHAnsi" w:hAnsi="Times"/>
          </w:rPr>
          <w:delText>shift to a novel mean state in shared trends of ecosystem variability during</w:delText>
        </w:r>
        <w:r w:rsidR="00D41080" w:rsidRPr="00D41080" w:rsidDel="00BE39F4">
          <w:rPr>
            <w:rFonts w:ascii="Times" w:eastAsiaTheme="minorHAnsi" w:hAnsi="Times"/>
          </w:rPr>
          <w:delText xml:space="preserve"> </w:delText>
        </w:r>
        <w:r w:rsidR="006F4DB2" w:rsidRPr="00873696" w:rsidDel="00BE39F4">
          <w:rPr>
            <w:rFonts w:eastAsiaTheme="minorHAnsi"/>
          </w:rPr>
          <w:delText xml:space="preserve">the </w:delText>
        </w:r>
        <w:r w:rsidR="00194ABD" w:rsidRPr="00873696" w:rsidDel="00BE39F4">
          <w:rPr>
            <w:rFonts w:eastAsiaTheme="minorHAnsi"/>
          </w:rPr>
          <w:delText xml:space="preserve">extreme </w:delText>
        </w:r>
        <w:r w:rsidR="00723FC3" w:rsidRPr="00873696" w:rsidDel="00BE39F4">
          <w:rPr>
            <w:rFonts w:eastAsiaTheme="minorHAnsi"/>
          </w:rPr>
          <w:delText>warming event</w:delText>
        </w:r>
        <w:r w:rsidR="00A33F80" w:rsidRPr="00873696" w:rsidDel="00BE39F4">
          <w:rPr>
            <w:rFonts w:eastAsiaTheme="minorHAnsi"/>
          </w:rPr>
          <w:delText xml:space="preserve">. </w:delText>
        </w:r>
        <w:r w:rsidR="00FA01A3" w:rsidRPr="00873696" w:rsidDel="00BE39F4">
          <w:rPr>
            <w:rFonts w:eastAsiaTheme="minorHAnsi"/>
          </w:rPr>
          <w:delText xml:space="preserve">Their analysis </w:delText>
        </w:r>
        <w:r w:rsidR="00A33F80" w:rsidRPr="00873696" w:rsidDel="00BE39F4">
          <w:rPr>
            <w:rFonts w:eastAsiaTheme="minorHAnsi"/>
          </w:rPr>
          <w:delText>d</w:delText>
        </w:r>
        <w:r w:rsidR="00E71C31" w:rsidRPr="00873696" w:rsidDel="00BE39F4">
          <w:rPr>
            <w:rFonts w:eastAsiaTheme="minorHAnsi"/>
          </w:rPr>
          <w:softHyphen/>
        </w:r>
        <w:r w:rsidR="00E71C31" w:rsidRPr="00873696" w:rsidDel="00BE39F4">
          <w:rPr>
            <w:rFonts w:eastAsiaTheme="minorHAnsi"/>
          </w:rPr>
          <w:softHyphen/>
        </w:r>
        <w:r w:rsidR="00A33F80" w:rsidRPr="00873696" w:rsidDel="00BE39F4">
          <w:rPr>
            <w:rFonts w:eastAsiaTheme="minorHAnsi"/>
          </w:rPr>
          <w:delText xml:space="preserve">id, however, capture </w:delText>
        </w:r>
        <w:r w:rsidR="003960CC" w:rsidRPr="00873696" w:rsidDel="00BE39F4">
          <w:rPr>
            <w:rFonts w:eastAsiaTheme="minorHAnsi"/>
          </w:rPr>
          <w:delText xml:space="preserve">the </w:delText>
        </w:r>
        <w:r w:rsidR="00A33F80" w:rsidRPr="00873696" w:rsidDel="00BE39F4">
          <w:rPr>
            <w:rFonts w:eastAsiaTheme="minorHAnsi"/>
          </w:rPr>
          <w:delText xml:space="preserve">rapid community change </w:delText>
        </w:r>
        <w:r w:rsidR="00FA01A3" w:rsidRPr="00873696" w:rsidDel="00BE39F4">
          <w:rPr>
            <w:rFonts w:eastAsiaTheme="minorHAnsi"/>
          </w:rPr>
          <w:delText>i</w:delText>
        </w:r>
        <w:r w:rsidR="00D41080" w:rsidRPr="00873696" w:rsidDel="00BE39F4">
          <w:rPr>
            <w:rFonts w:eastAsiaTheme="minorHAnsi"/>
          </w:rPr>
          <w:delText xml:space="preserve">n the GOA </w:delText>
        </w:r>
        <w:r w:rsidR="00A33F80" w:rsidRPr="00873696" w:rsidDel="00BE39F4">
          <w:rPr>
            <w:rFonts w:eastAsiaTheme="minorHAnsi"/>
          </w:rPr>
          <w:delText>following the 1970</w:delText>
        </w:r>
        <w:r w:rsidR="003960CC" w:rsidRPr="00873696" w:rsidDel="00BE39F4">
          <w:rPr>
            <w:rFonts w:eastAsiaTheme="minorHAnsi"/>
          </w:rPr>
          <w:delText>’</w:delText>
        </w:r>
        <w:r w:rsidR="00A33F80" w:rsidRPr="00873696" w:rsidDel="00BE39F4">
          <w:rPr>
            <w:rFonts w:eastAsiaTheme="minorHAnsi"/>
          </w:rPr>
          <w:delText>s PDO shif</w:delText>
        </w:r>
        <w:r w:rsidR="003960CC" w:rsidRPr="00873696" w:rsidDel="00BE39F4">
          <w:rPr>
            <w:rFonts w:eastAsiaTheme="minorHAnsi"/>
          </w:rPr>
          <w:delText xml:space="preserve">t in the northeast Pacific Ocean. </w:delText>
        </w:r>
        <w:r w:rsidR="00873696" w:rsidDel="00BE39F4">
          <w:rPr>
            <w:rFonts w:ascii="Times" w:eastAsiaTheme="minorHAnsi" w:hAnsi="Times"/>
          </w:rPr>
          <w:delText xml:space="preserve">We note that </w:delText>
        </w:r>
        <w:r w:rsidR="00873696" w:rsidDel="00BE39F4">
          <w:rPr>
            <w:rFonts w:ascii="Times" w:hAnsi="Times" w:cs="Arial"/>
          </w:rPr>
          <w:delText xml:space="preserve">our study, as well as Litzow et al. (2020a), are based on </w:delText>
        </w:r>
        <w:r w:rsidR="00873696" w:rsidRPr="00A33F80" w:rsidDel="00BE39F4">
          <w:rPr>
            <w:rFonts w:ascii="Times" w:hAnsi="Times" w:cs="Arial"/>
          </w:rPr>
          <w:delText>time</w:delText>
        </w:r>
        <w:r w:rsidR="00873696" w:rsidDel="00BE39F4">
          <w:rPr>
            <w:rFonts w:ascii="Times" w:hAnsi="Times" w:cs="Arial"/>
          </w:rPr>
          <w:delText xml:space="preserve"> series that only extend a few years beyond the heatwave. As additional years of data become available, the CCE and GOA Bayesian DFA models could reveal different outcomes. However, this is unlikely given that the taxa and life stages used in both studies are known to respond quickly to changes in ocean conditions, i.e., within less than one year, and given our assumption that the surveys are consistently sampling at the right time and location to fully characterize the short-term response.</w:delText>
        </w:r>
      </w:del>
    </w:p>
    <w:p w14:paraId="4AFA8E75" w14:textId="30E40A33" w:rsidR="009108D8" w:rsidRPr="003960CC" w:rsidRDefault="00873696" w:rsidP="00A612C8">
      <w:pPr>
        <w:spacing w:line="480" w:lineRule="auto"/>
        <w:ind w:firstLine="720"/>
        <w:rPr>
          <w:rFonts w:ascii="Times" w:eastAsiaTheme="minorHAnsi" w:hAnsi="Times"/>
        </w:rPr>
      </w:pPr>
      <w:r w:rsidRPr="00873696">
        <w:rPr>
          <w:color w:val="000000" w:themeColor="text1"/>
          <w:shd w:val="clear" w:color="auto" w:fill="FFFFFF"/>
        </w:rPr>
        <w:t>A compelling outcome of our analysis and</w:t>
      </w:r>
      <w:ins w:id="262" w:author="Mary Hunsicker" w:date="2021-11-30T11:20:00Z">
        <w:r w:rsidR="00BE39F4">
          <w:rPr>
            <w:color w:val="000000" w:themeColor="text1"/>
            <w:shd w:val="clear" w:color="auto" w:fill="FFFFFF"/>
          </w:rPr>
          <w:t xml:space="preserve"> a </w:t>
        </w:r>
      </w:ins>
      <w:del w:id="263" w:author="Mary Hunsicker" w:date="2021-11-30T11:20:00Z">
        <w:r w:rsidRPr="00873696" w:rsidDel="00BE39F4">
          <w:rPr>
            <w:color w:val="000000" w:themeColor="text1"/>
            <w:shd w:val="clear" w:color="auto" w:fill="FFFFFF"/>
          </w:rPr>
          <w:delText xml:space="preserve"> the </w:delText>
        </w:r>
      </w:del>
      <w:r w:rsidRPr="00873696">
        <w:rPr>
          <w:color w:val="000000" w:themeColor="text1"/>
          <w:shd w:val="clear" w:color="auto" w:fill="FFFFFF"/>
        </w:rPr>
        <w:t xml:space="preserve">similar analysis </w:t>
      </w:r>
      <w:del w:id="264" w:author="Mary Hunsicker" w:date="2021-11-30T11:20:00Z">
        <w:r w:rsidRPr="00873696" w:rsidDel="00BE39F4">
          <w:rPr>
            <w:color w:val="000000" w:themeColor="text1"/>
            <w:shd w:val="clear" w:color="auto" w:fill="FFFFFF"/>
          </w:rPr>
          <w:delText xml:space="preserve">of </w:delText>
        </w:r>
      </w:del>
      <w:ins w:id="265" w:author="Mary Hunsicker" w:date="2021-11-30T11:20:00Z">
        <w:r w:rsidR="00BE39F4">
          <w:rPr>
            <w:color w:val="000000" w:themeColor="text1"/>
            <w:shd w:val="clear" w:color="auto" w:fill="FFFFFF"/>
          </w:rPr>
          <w:t xml:space="preserve">applied to </w:t>
        </w:r>
      </w:ins>
      <w:r w:rsidRPr="00873696">
        <w:rPr>
          <w:color w:val="000000" w:themeColor="text1"/>
          <w:shd w:val="clear" w:color="auto" w:fill="FFFFFF"/>
        </w:rPr>
        <w:t>Alaskan species by Litzow et al. (2020a) is that neither detected state changes in North Pacific communities following the massive 2014-2016 marine heatwave, despite the extremely anomalous physical conditions throughout most of the basin and a litany of concurrent biological, ecological, social and economic effects (see Introduction). An important characteristic of both studies is the temporal scale of community analysis (1972-2017 for the G</w:t>
      </w:r>
      <w:ins w:id="266" w:author="Mary Hunsicker" w:date="2021-11-30T11:35:00Z">
        <w:r w:rsidR="00D95658">
          <w:rPr>
            <w:color w:val="000000" w:themeColor="text1"/>
            <w:shd w:val="clear" w:color="auto" w:fill="FFFFFF"/>
          </w:rPr>
          <w:t>ulf of Alaska</w:t>
        </w:r>
      </w:ins>
      <w:ins w:id="267" w:author="Mary Hunsicker" w:date="2021-11-30T11:36:00Z">
        <w:r w:rsidR="00D95658">
          <w:rPr>
            <w:color w:val="000000" w:themeColor="text1"/>
            <w:shd w:val="clear" w:color="auto" w:fill="FFFFFF"/>
          </w:rPr>
          <w:t xml:space="preserve"> (GOA)</w:t>
        </w:r>
      </w:ins>
      <w:del w:id="268" w:author="Mary Hunsicker" w:date="2021-11-30T11:35:00Z">
        <w:r w:rsidRPr="00873696" w:rsidDel="00D95658">
          <w:rPr>
            <w:color w:val="000000" w:themeColor="text1"/>
            <w:shd w:val="clear" w:color="auto" w:fill="FFFFFF"/>
          </w:rPr>
          <w:delText>OA</w:delText>
        </w:r>
      </w:del>
      <w:r w:rsidRPr="00873696">
        <w:rPr>
          <w:color w:val="000000" w:themeColor="text1"/>
          <w:shd w:val="clear" w:color="auto" w:fill="FFFFFF"/>
        </w:rPr>
        <w:t xml:space="preserve"> and 1951-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xml:space="preserve">= 187) over a shorter time span (2010-2018) </w:t>
      </w:r>
      <w:r>
        <w:rPr>
          <w:rFonts w:ascii="Times" w:eastAsiaTheme="minorHAnsi" w:hAnsi="Times"/>
        </w:rPr>
        <w:t xml:space="preserve">and </w:t>
      </w:r>
      <w:r w:rsidR="00751A13">
        <w:rPr>
          <w:rFonts w:ascii="Times" w:eastAsiaTheme="minorHAnsi" w:hAnsi="Times"/>
        </w:rPr>
        <w:t xml:space="preserve">found evidence of a well-resolved shift that implied different </w:t>
      </w:r>
      <w:r w:rsidR="00751A13">
        <w:rPr>
          <w:rFonts w:ascii="Times" w:eastAsiaTheme="minorHAnsi" w:hAnsi="Times"/>
        </w:rPr>
        <w:lastRenderedPageBreak/>
        <w:t xml:space="preserve">community states during 2010-2014 and 2015-2018. The different conclusions of </w:t>
      </w:r>
      <w:proofErr w:type="spellStart"/>
      <w:r>
        <w:rPr>
          <w:rFonts w:ascii="Times" w:eastAsiaTheme="minorHAnsi" w:hAnsi="Times"/>
        </w:rPr>
        <w:t>Suryan</w:t>
      </w:r>
      <w:proofErr w:type="spellEnd"/>
      <w:r>
        <w:rPr>
          <w:rFonts w:ascii="Times" w:eastAsiaTheme="minorHAnsi" w:hAnsi="Times"/>
        </w:rPr>
        <w:t xml:space="preserve">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proofErr w:type="spellStart"/>
      <w:r w:rsidR="00751A13">
        <w:rPr>
          <w:rFonts w:ascii="Times" w:eastAsiaTheme="minorHAnsi" w:hAnsi="Times"/>
        </w:rPr>
        <w:t>Suryan</w:t>
      </w:r>
      <w:proofErr w:type="spellEnd"/>
      <w:r w:rsidR="00751A13">
        <w:rPr>
          <w:rFonts w:ascii="Times" w:eastAsiaTheme="minorHAnsi" w:hAnsi="Times"/>
        </w:rPr>
        <w:t xml:space="preserve"> et al. 2021), or temporally extensive (e.g., Litzow et al. 2020a), but not both. Each approach has advantages, but direct comparison between the two is difficult. </w:t>
      </w:r>
      <w:r w:rsidR="004B156D" w:rsidRPr="00873696">
        <w:rPr>
          <w:color w:val="000000" w:themeColor="text1"/>
          <w:shd w:val="clear" w:color="auto" w:fill="FFFFFF"/>
        </w:rPr>
        <w:t xml:space="preserve">Given the impacts of the 2014-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we must consider ecological mechanisms that might explain why these communities were apparently resilient to the marine heatwave, along with revisiting methodological details that could further clarify our results.</w:t>
      </w:r>
    </w:p>
    <w:p w14:paraId="169C9837" w14:textId="75502EF6" w:rsidR="001A4B80" w:rsidRDefault="000B6CC9" w:rsidP="001A4B80">
      <w:pPr>
        <w:spacing w:line="480" w:lineRule="auto"/>
        <w:ind w:firstLine="720"/>
      </w:pPr>
      <w:del w:id="269" w:author="Mary Hunsicker" w:date="2021-11-30T13:04:00Z">
        <w:r w:rsidRPr="009108D8" w:rsidDel="00A81B18">
          <w:rPr>
            <w:rFonts w:ascii="Times" w:hAnsi="Times" w:cs="Arial"/>
          </w:rPr>
          <w:delText xml:space="preserve">The CCE </w:delText>
        </w:r>
        <w:r w:rsidDel="00A81B18">
          <w:rPr>
            <w:rFonts w:ascii="Times" w:hAnsi="Times" w:cs="Arial"/>
          </w:rPr>
          <w:delText xml:space="preserve">shared </w:delText>
        </w:r>
        <w:r w:rsidRPr="009108D8" w:rsidDel="00A81B18">
          <w:rPr>
            <w:rFonts w:ascii="Times" w:hAnsi="Times" w:cs="Arial"/>
          </w:rPr>
          <w:delText xml:space="preserve">biology </w:delText>
        </w:r>
        <w:r w:rsidDel="00A81B18">
          <w:rPr>
            <w:rFonts w:ascii="Times" w:hAnsi="Times" w:cs="Arial"/>
          </w:rPr>
          <w:delText xml:space="preserve">trend and loadings captured </w:delText>
        </w:r>
        <w:r w:rsidR="00637D2D" w:rsidDel="00A81B18">
          <w:rPr>
            <w:rFonts w:ascii="Times" w:hAnsi="Times" w:cs="Arial"/>
          </w:rPr>
          <w:delText xml:space="preserve">unexpected </w:delText>
        </w:r>
        <w:r w:rsidDel="00A81B18">
          <w:rPr>
            <w:rFonts w:ascii="Times" w:hAnsi="Times" w:cs="Arial"/>
          </w:rPr>
          <w:delText xml:space="preserve">patterns in the community response to regional climate perturbations. </w:delText>
        </w:r>
      </w:del>
      <w:del w:id="270" w:author="Mary Hunsicker" w:date="2021-11-30T12:48:00Z">
        <w:r w:rsidR="005E5CD2" w:rsidDel="00393AE9">
          <w:rPr>
            <w:rFonts w:ascii="Times" w:hAnsi="Times" w:cs="Arial"/>
          </w:rPr>
          <w:delText>T</w:delText>
        </w:r>
      </w:del>
      <w:del w:id="271" w:author="Mary Hunsicker" w:date="2021-11-30T13:04:00Z">
        <w:r w:rsidR="005E5CD2" w:rsidDel="00A81B18">
          <w:rPr>
            <w:rFonts w:ascii="Times" w:hAnsi="Times" w:cs="Arial"/>
          </w:rPr>
          <w:delText>he</w:delText>
        </w:r>
        <w:r w:rsidR="00B826F9" w:rsidDel="00A81B18">
          <w:rPr>
            <w:rFonts w:ascii="Times" w:hAnsi="Times" w:cs="Arial"/>
          </w:rPr>
          <w:delText xml:space="preserve"> </w:delText>
        </w:r>
      </w:del>
      <w:ins w:id="272" w:author="Mary Hunsicker" w:date="2021-11-30T13:04:00Z">
        <w:r w:rsidR="00A81B18">
          <w:rPr>
            <w:rFonts w:ascii="Times" w:hAnsi="Times" w:cs="Arial"/>
          </w:rPr>
          <w:t xml:space="preserve">The </w:t>
        </w:r>
      </w:ins>
      <w:ins w:id="273" w:author="Mary Hunsicker" w:date="2021-11-30T11:51:00Z">
        <w:r w:rsidR="003B21A2">
          <w:rPr>
            <w:rFonts w:ascii="Times" w:hAnsi="Times" w:cs="Arial"/>
          </w:rPr>
          <w:t xml:space="preserve">CCE </w:t>
        </w:r>
      </w:ins>
      <w:r w:rsidR="00B826F9">
        <w:rPr>
          <w:rFonts w:ascii="Times" w:hAnsi="Times" w:cs="Arial"/>
        </w:rPr>
        <w:t xml:space="preserve">biology </w:t>
      </w:r>
      <w:r w:rsidR="00751A13">
        <w:rPr>
          <w:rFonts w:ascii="Times" w:hAnsi="Times" w:cs="Arial"/>
        </w:rPr>
        <w:t xml:space="preserve">time series </w:t>
      </w:r>
      <w:r>
        <w:rPr>
          <w:rFonts w:ascii="Times" w:hAnsi="Times" w:cs="Arial"/>
        </w:rPr>
        <w:t xml:space="preserve">included in this study </w:t>
      </w:r>
      <w:r w:rsidR="0093154E" w:rsidRPr="009108D8">
        <w:rPr>
          <w:rFonts w:ascii="Times" w:hAnsi="Times" w:cs="Arial"/>
        </w:rPr>
        <w:t>show</w:t>
      </w:r>
      <w:r w:rsidR="005E5CD2">
        <w:rPr>
          <w:rFonts w:ascii="Times" w:hAnsi="Times" w:cs="Arial"/>
        </w:rPr>
        <w:t>ed</w:t>
      </w:r>
      <w:r w:rsidR="0093154E" w:rsidRPr="009108D8">
        <w:rPr>
          <w:rFonts w:ascii="Times" w:hAnsi="Times" w:cs="Arial"/>
        </w:rPr>
        <w:t xml:space="preserve"> </w:t>
      </w:r>
      <w:r w:rsidR="008E7369">
        <w:rPr>
          <w:rFonts w:ascii="Times" w:hAnsi="Times" w:cs="Arial"/>
        </w:rPr>
        <w:t xml:space="preserve">strong </w:t>
      </w:r>
      <w:r w:rsidR="0093154E" w:rsidRPr="009108D8">
        <w:rPr>
          <w:rFonts w:ascii="Times" w:hAnsi="Times" w:cs="Arial"/>
        </w:rPr>
        <w:t xml:space="preserve">coherence in community signal </w:t>
      </w:r>
      <w:r w:rsidR="00B2029B">
        <w:rPr>
          <w:rFonts w:ascii="Times" w:hAnsi="Times" w:cs="Arial"/>
        </w:rPr>
        <w:t xml:space="preserve">in response to regional climate perturbations </w:t>
      </w:r>
      <w:r w:rsidR="0093154E" w:rsidRPr="009108D8">
        <w:rPr>
          <w:rFonts w:ascii="Times" w:hAnsi="Times" w:cs="Arial"/>
        </w:rPr>
        <w:t xml:space="preserve">across </w:t>
      </w:r>
      <w:r w:rsidR="00AA7246">
        <w:rPr>
          <w:rFonts w:ascii="Times" w:hAnsi="Times" w:cs="Arial"/>
        </w:rPr>
        <w:t>multiple trophic levels</w:t>
      </w:r>
      <w:r w:rsidR="006141D3">
        <w:rPr>
          <w:rFonts w:ascii="Times" w:hAnsi="Times" w:cs="Arial"/>
        </w:rPr>
        <w:t>, life</w:t>
      </w:r>
      <w:r w:rsidR="008D3B6C">
        <w:rPr>
          <w:rFonts w:ascii="Times" w:hAnsi="Times" w:cs="Arial"/>
        </w:rPr>
        <w:t>-</w:t>
      </w:r>
      <w:r w:rsidR="006141D3">
        <w:rPr>
          <w:rFonts w:ascii="Times" w:hAnsi="Times" w:cs="Arial"/>
        </w:rPr>
        <w:t>history strategies,</w:t>
      </w:r>
      <w:r w:rsidR="00AA7246">
        <w:rPr>
          <w:rFonts w:ascii="Times" w:hAnsi="Times" w:cs="Arial"/>
        </w:rPr>
        <w:t xml:space="preserve"> and</w:t>
      </w:r>
      <w:r w:rsidR="00B2029B">
        <w:rPr>
          <w:rFonts w:ascii="Times" w:hAnsi="Times" w:cs="Arial"/>
        </w:rPr>
        <w:t xml:space="preserve"> datasets</w:t>
      </w:r>
      <w:r w:rsidR="009108D8" w:rsidRPr="009108D8">
        <w:rPr>
          <w:rFonts w:ascii="Times" w:hAnsi="Times" w:cs="Arial"/>
        </w:rPr>
        <w:t xml:space="preserve">. </w:t>
      </w:r>
      <w:r w:rsidR="006F2749">
        <w:rPr>
          <w:rFonts w:ascii="Times" w:hAnsi="Times" w:cs="Arial"/>
        </w:rPr>
        <w:t>Most</w:t>
      </w:r>
      <w:r w:rsidR="00023CC9">
        <w:rPr>
          <w:rFonts w:ascii="Times" w:hAnsi="Times" w:cs="Arial"/>
        </w:rPr>
        <w:t xml:space="preserve"> of the </w:t>
      </w:r>
      <w:r w:rsidR="007343E2">
        <w:rPr>
          <w:rFonts w:ascii="Times" w:hAnsi="Times" w:cs="Arial"/>
        </w:rPr>
        <w:t xml:space="preserve">biological </w:t>
      </w:r>
      <w:r w:rsidR="00023CC9">
        <w:rPr>
          <w:rFonts w:ascii="Times" w:hAnsi="Times" w:cs="Arial"/>
        </w:rPr>
        <w:t xml:space="preserve">time series </w:t>
      </w:r>
      <w:r w:rsidR="006F2749">
        <w:rPr>
          <w:rFonts w:ascii="Times" w:hAnsi="Times" w:cs="Arial"/>
        </w:rPr>
        <w:t xml:space="preserve">loaded </w:t>
      </w:r>
      <w:r w:rsidR="006141D3">
        <w:rPr>
          <w:rFonts w:ascii="Times" w:hAnsi="Times" w:cs="Arial"/>
        </w:rPr>
        <w:t xml:space="preserve">in the same direction </w:t>
      </w:r>
      <w:r w:rsidR="006F2749">
        <w:rPr>
          <w:rFonts w:ascii="Times" w:hAnsi="Times" w:cs="Arial"/>
        </w:rPr>
        <w:t>on the shared trend</w:t>
      </w:r>
      <w:r w:rsidR="00254588">
        <w:rPr>
          <w:rFonts w:ascii="Times" w:hAnsi="Times" w:cs="Arial"/>
        </w:rPr>
        <w:t xml:space="preserve">, </w:t>
      </w:r>
      <w:r w:rsidR="00194ABD">
        <w:rPr>
          <w:rFonts w:ascii="Times" w:hAnsi="Times" w:cs="Arial"/>
        </w:rPr>
        <w:t xml:space="preserve">with only </w:t>
      </w:r>
      <w:r w:rsidR="007343E2">
        <w:rPr>
          <w:rFonts w:ascii="Times" w:hAnsi="Times" w:cs="Arial"/>
        </w:rPr>
        <w:t xml:space="preserve">a </w:t>
      </w:r>
      <w:r w:rsidR="008E7369">
        <w:rPr>
          <w:rFonts w:ascii="Times" w:hAnsi="Times" w:cs="Arial"/>
        </w:rPr>
        <w:t>few time series</w:t>
      </w:r>
      <w:r w:rsidR="00254588">
        <w:rPr>
          <w:rFonts w:ascii="Times" w:hAnsi="Times" w:cs="Arial"/>
        </w:rPr>
        <w:t xml:space="preserve"> </w:t>
      </w:r>
      <w:r w:rsidR="00194ABD">
        <w:rPr>
          <w:rFonts w:ascii="Times" w:hAnsi="Times" w:cs="Arial"/>
        </w:rPr>
        <w:t>showing the opposite pattern</w:t>
      </w:r>
      <w:r w:rsidR="00FB5C0F">
        <w:rPr>
          <w:rFonts w:ascii="Times" w:hAnsi="Times" w:cs="Arial"/>
        </w:rPr>
        <w:t xml:space="preserve">. </w:t>
      </w:r>
      <w:r w:rsidR="001A4B80">
        <w:rPr>
          <w:rFonts w:ascii="Times" w:hAnsi="Times" w:cs="Arial"/>
        </w:rPr>
        <w:t xml:space="preserve">In addition, </w:t>
      </w:r>
      <w:ins w:id="274" w:author="Mary Hunsicker" w:date="2021-11-30T13:17:00Z">
        <w:r w:rsidR="001A4B80">
          <w:rPr>
            <w:rFonts w:ascii="Times" w:eastAsiaTheme="minorHAnsi" w:hAnsi="Times"/>
          </w:rPr>
          <w:t xml:space="preserve">our the CCE </w:t>
        </w:r>
      </w:ins>
      <w:ins w:id="275" w:author="Mary Hunsicker" w:date="2021-11-30T13:18:00Z">
        <w:r w:rsidR="001A4B80">
          <w:rPr>
            <w:rFonts w:ascii="Times" w:eastAsiaTheme="minorHAnsi" w:hAnsi="Times"/>
          </w:rPr>
          <w:t xml:space="preserve">shared </w:t>
        </w:r>
      </w:ins>
      <w:ins w:id="276" w:author="Mary Hunsicker" w:date="2021-11-30T13:17:00Z">
        <w:r w:rsidR="001A4B80">
          <w:rPr>
            <w:rFonts w:ascii="Times" w:eastAsiaTheme="minorHAnsi" w:hAnsi="Times"/>
          </w:rPr>
          <w:t>biology trend a</w:t>
        </w:r>
      </w:ins>
      <w:ins w:id="277" w:author="Mary Hunsicker" w:date="2021-11-30T13:18:00Z">
        <w:r w:rsidR="001A4B80">
          <w:rPr>
            <w:rFonts w:ascii="Times" w:eastAsiaTheme="minorHAnsi" w:hAnsi="Times"/>
          </w:rPr>
          <w:t>nd landings</w:t>
        </w:r>
      </w:ins>
      <w:ins w:id="278" w:author="Mary Hunsicker" w:date="2021-11-30T13:17:00Z">
        <w:r w:rsidR="001A4B80">
          <w:rPr>
            <w:rFonts w:ascii="Times" w:eastAsiaTheme="minorHAnsi" w:hAnsi="Times"/>
          </w:rPr>
          <w:t xml:space="preserve"> </w:t>
        </w:r>
      </w:ins>
      <w:ins w:id="279" w:author="Mary Hunsicker" w:date="2021-11-30T13:18:00Z">
        <w:r w:rsidR="001A4B80">
          <w:rPr>
            <w:rFonts w:ascii="Times" w:eastAsiaTheme="minorHAnsi" w:hAnsi="Times"/>
          </w:rPr>
          <w:t xml:space="preserve">captured an </w:t>
        </w:r>
      </w:ins>
      <w:ins w:id="280" w:author="Mary Hunsicker" w:date="2021-11-30T13:17:00Z">
        <w:r w:rsidR="001A4B80">
          <w:rPr>
            <w:rFonts w:ascii="Times" w:eastAsiaTheme="minorHAnsi" w:hAnsi="Times"/>
          </w:rPr>
          <w:t>unusual aspect of the 2014</w:t>
        </w:r>
        <w:r w:rsidR="001A4B80">
          <w:rPr>
            <w:rFonts w:ascii="Times" w:hAnsi="Times" w:cs="Arial"/>
          </w:rPr>
          <w:t>–</w:t>
        </w:r>
        <w:r w:rsidR="001A4B80">
          <w:rPr>
            <w:rFonts w:ascii="Times" w:eastAsiaTheme="minorHAnsi" w:hAnsi="Times"/>
          </w:rPr>
          <w:t xml:space="preserve">2016 </w:t>
        </w:r>
      </w:ins>
      <w:ins w:id="281" w:author="Mary Hunsicker" w:date="2021-11-30T13:53:00Z">
        <w:r w:rsidR="009076E4">
          <w:rPr>
            <w:rFonts w:ascii="Times" w:eastAsiaTheme="minorHAnsi" w:hAnsi="Times"/>
          </w:rPr>
          <w:t>war</w:t>
        </w:r>
      </w:ins>
      <w:ins w:id="282" w:author="Mary Hunsicker" w:date="2021-11-30T13:54:00Z">
        <w:r w:rsidR="009076E4">
          <w:rPr>
            <w:rFonts w:ascii="Times" w:eastAsiaTheme="minorHAnsi" w:hAnsi="Times"/>
          </w:rPr>
          <w:t xml:space="preserve">ming </w:t>
        </w:r>
      </w:ins>
      <w:ins w:id="283" w:author="Mary Hunsicker" w:date="2021-11-30T13:17:00Z">
        <w:r w:rsidR="001A4B80">
          <w:rPr>
            <w:rFonts w:ascii="Times" w:eastAsiaTheme="minorHAnsi" w:hAnsi="Times"/>
          </w:rPr>
          <w:t>events</w:t>
        </w:r>
      </w:ins>
      <w:ins w:id="284" w:author="Mary Hunsicker" w:date="2021-11-30T13:53:00Z">
        <w:r w:rsidR="009076E4">
          <w:rPr>
            <w:rFonts w:ascii="Times" w:eastAsiaTheme="minorHAnsi" w:hAnsi="Times"/>
          </w:rPr>
          <w:t xml:space="preserve">. </w:t>
        </w:r>
      </w:ins>
      <w:ins w:id="285" w:author="Mary Hunsicker" w:date="2021-11-30T13:36:00Z">
        <w:r w:rsidR="0016389F">
          <w:rPr>
            <w:rFonts w:ascii="Times" w:eastAsiaTheme="minorHAnsi" w:hAnsi="Times"/>
          </w:rPr>
          <w:t>The abunda</w:t>
        </w:r>
      </w:ins>
      <w:ins w:id="286" w:author="Mary Hunsicker" w:date="2021-11-30T13:37:00Z">
        <w:r w:rsidR="0016389F">
          <w:rPr>
            <w:rFonts w:ascii="Times" w:eastAsiaTheme="minorHAnsi" w:hAnsi="Times"/>
          </w:rPr>
          <w:t xml:space="preserve">nce of </w:t>
        </w:r>
        <w:r w:rsidR="0016389F">
          <w:rPr>
            <w:rFonts w:ascii="Times" w:hAnsi="Times" w:cs="Arial"/>
          </w:rPr>
          <w:t>s</w:t>
        </w:r>
      </w:ins>
      <w:del w:id="287" w:author="Mary Hunsicker" w:date="2021-11-30T13:21:00Z">
        <w:r w:rsidR="001A4B80" w:rsidDel="001F22AF">
          <w:rPr>
            <w:rFonts w:ascii="Times" w:hAnsi="Times" w:cs="Arial"/>
          </w:rPr>
          <w:delText>s</w:delText>
        </w:r>
      </w:del>
      <w:r w:rsidR="001A4B80">
        <w:rPr>
          <w:rFonts w:ascii="Times" w:hAnsi="Times" w:cs="Arial"/>
        </w:rPr>
        <w:t xml:space="preserve">everal </w:t>
      </w:r>
      <w:del w:id="288" w:author="Mary Hunsicker" w:date="2021-11-30T13:29:00Z">
        <w:r w:rsidR="001A4B80" w:rsidDel="0016389F">
          <w:rPr>
            <w:rFonts w:ascii="Times" w:hAnsi="Times" w:cs="Arial"/>
          </w:rPr>
          <w:delText xml:space="preserve">species </w:delText>
        </w:r>
      </w:del>
      <w:ins w:id="289" w:author="Mary Hunsicker" w:date="2021-11-30T13:29:00Z">
        <w:r w:rsidR="0016389F">
          <w:rPr>
            <w:rFonts w:ascii="Times" w:hAnsi="Times" w:cs="Arial"/>
          </w:rPr>
          <w:t>taxa</w:t>
        </w:r>
      </w:ins>
      <w:del w:id="290" w:author="Mary Hunsicker" w:date="2021-11-30T13:33:00Z">
        <w:r w:rsidR="001A4B80" w:rsidDel="0016389F">
          <w:rPr>
            <w:rFonts w:ascii="Times" w:hAnsi="Times" w:cs="Arial"/>
          </w:rPr>
          <w:delText xml:space="preserve">that </w:delText>
        </w:r>
      </w:del>
      <w:del w:id="291" w:author="Mary Hunsicker" w:date="2021-11-30T13:31:00Z">
        <w:r w:rsidR="001A4B80" w:rsidDel="0016389F">
          <w:rPr>
            <w:rFonts w:ascii="Times" w:hAnsi="Times" w:cs="Arial"/>
          </w:rPr>
          <w:delText>are typically associated with cooler ocean conditions</w:delText>
        </w:r>
      </w:del>
      <w:del w:id="292" w:author="Mary Hunsicker" w:date="2021-11-30T13:32:00Z">
        <w:r w:rsidR="001A4B80" w:rsidDel="0016389F">
          <w:rPr>
            <w:rFonts w:ascii="Times" w:hAnsi="Times" w:cs="Arial"/>
          </w:rPr>
          <w:delText xml:space="preserve"> </w:delText>
        </w:r>
      </w:del>
      <w:del w:id="293" w:author="Mary Hunsicker" w:date="2021-11-30T13:33:00Z">
        <w:r w:rsidR="001A4B80" w:rsidDel="0016389F">
          <w:rPr>
            <w:rFonts w:ascii="Times" w:hAnsi="Times" w:cs="Arial"/>
          </w:rPr>
          <w:delText>show</w:delText>
        </w:r>
      </w:del>
      <w:ins w:id="294" w:author="Mary Hunsicker" w:date="2021-11-30T13:33:00Z">
        <w:r w:rsidR="0016389F">
          <w:rPr>
            <w:rFonts w:ascii="Times" w:hAnsi="Times" w:cs="Arial"/>
          </w:rPr>
          <w:t>, including you</w:t>
        </w:r>
      </w:ins>
      <w:ins w:id="295" w:author="Mary Hunsicker" w:date="2021-11-30T13:35:00Z">
        <w:r w:rsidR="0016389F">
          <w:rPr>
            <w:rFonts w:ascii="Times" w:hAnsi="Times" w:cs="Arial"/>
          </w:rPr>
          <w:t>n</w:t>
        </w:r>
      </w:ins>
      <w:ins w:id="296" w:author="Mary Hunsicker" w:date="2021-11-30T13:34:00Z">
        <w:r w:rsidR="0016389F">
          <w:rPr>
            <w:rFonts w:ascii="Times" w:hAnsi="Times" w:cs="Arial"/>
          </w:rPr>
          <w:t>g-of-year</w:t>
        </w:r>
      </w:ins>
      <w:ins w:id="297" w:author="Mary Hunsicker" w:date="2021-11-30T13:38:00Z">
        <w:r w:rsidR="0016389F">
          <w:rPr>
            <w:rFonts w:ascii="Times" w:hAnsi="Times" w:cs="Arial"/>
          </w:rPr>
          <w:t xml:space="preserve"> </w:t>
        </w:r>
      </w:ins>
      <w:ins w:id="298" w:author="Mary Hunsicker" w:date="2021-11-30T13:34:00Z">
        <w:r w:rsidR="0016389F">
          <w:rPr>
            <w:rFonts w:ascii="Times" w:hAnsi="Times" w:cs="Arial"/>
          </w:rPr>
          <w:t>rockfish and anchovy</w:t>
        </w:r>
      </w:ins>
      <w:ins w:id="299" w:author="Mary Hunsicker" w:date="2021-11-30T13:37:00Z">
        <w:r w:rsidR="0016389F">
          <w:rPr>
            <w:rFonts w:ascii="Times" w:hAnsi="Times" w:cs="Arial"/>
          </w:rPr>
          <w:t>, was</w:t>
        </w:r>
      </w:ins>
      <w:ins w:id="300" w:author="Mary Hunsicker" w:date="2021-11-30T13:36:00Z">
        <w:r w:rsidR="0016389F">
          <w:rPr>
            <w:rFonts w:ascii="Times" w:hAnsi="Times" w:cs="Arial"/>
          </w:rPr>
          <w:t xml:space="preserve"> high</w:t>
        </w:r>
      </w:ins>
      <w:del w:id="301" w:author="Mary Hunsicker" w:date="2021-11-30T13:33:00Z">
        <w:r w:rsidR="001A4B80" w:rsidDel="0016389F">
          <w:rPr>
            <w:rFonts w:ascii="Times" w:hAnsi="Times" w:cs="Arial"/>
          </w:rPr>
          <w:delText xml:space="preserve"> </w:delText>
        </w:r>
      </w:del>
      <w:del w:id="302" w:author="Mary Hunsicker" w:date="2021-11-30T13:36:00Z">
        <w:r w:rsidR="001A4B80" w:rsidDel="0016389F">
          <w:rPr>
            <w:rFonts w:ascii="Times" w:hAnsi="Times" w:cs="Arial"/>
          </w:rPr>
          <w:delText>increased relative</w:delText>
        </w:r>
      </w:del>
      <w:r w:rsidR="001A4B80">
        <w:rPr>
          <w:rFonts w:ascii="Times" w:hAnsi="Times" w:cs="Arial"/>
        </w:rPr>
        <w:t xml:space="preserve"> </w:t>
      </w:r>
      <w:del w:id="303" w:author="Mary Hunsicker" w:date="2021-11-30T13:37:00Z">
        <w:r w:rsidR="001A4B80" w:rsidDel="0016389F">
          <w:rPr>
            <w:rFonts w:ascii="Times" w:hAnsi="Times" w:cs="Arial"/>
          </w:rPr>
          <w:delText xml:space="preserve">abundances </w:delText>
        </w:r>
      </w:del>
      <w:r w:rsidR="001A4B80">
        <w:rPr>
          <w:rFonts w:ascii="Times" w:hAnsi="Times" w:cs="Arial"/>
        </w:rPr>
        <w:t xml:space="preserve">during </w:t>
      </w:r>
      <w:del w:id="304" w:author="Mary Hunsicker" w:date="2021-11-30T13:44:00Z">
        <w:r w:rsidR="001A4B80" w:rsidDel="00D16A6F">
          <w:rPr>
            <w:rFonts w:ascii="Times" w:hAnsi="Times" w:cs="Arial"/>
          </w:rPr>
          <w:delText>th</w:delText>
        </w:r>
      </w:del>
      <w:del w:id="305" w:author="Mary Hunsicker" w:date="2021-11-30T13:33:00Z">
        <w:r w:rsidR="001A4B80" w:rsidDel="0016389F">
          <w:rPr>
            <w:rFonts w:ascii="Times" w:hAnsi="Times" w:cs="Arial"/>
          </w:rPr>
          <w:delText>e</w:delText>
        </w:r>
      </w:del>
      <w:ins w:id="306" w:author="Mary Hunsicker" w:date="2021-11-30T13:44:00Z">
        <w:r w:rsidR="00D16A6F">
          <w:rPr>
            <w:rFonts w:ascii="Times" w:hAnsi="Times" w:cs="Arial"/>
          </w:rPr>
          <w:t>the marine heat</w:t>
        </w:r>
      </w:ins>
      <w:ins w:id="307" w:author="Mary Hunsicker" w:date="2021-11-30T13:45:00Z">
        <w:r w:rsidR="00D16A6F">
          <w:rPr>
            <w:rFonts w:ascii="Times" w:hAnsi="Times" w:cs="Arial"/>
          </w:rPr>
          <w:t>wave</w:t>
        </w:r>
      </w:ins>
      <w:r w:rsidR="001A4B80">
        <w:rPr>
          <w:rFonts w:ascii="Times" w:hAnsi="Times" w:cs="Arial"/>
        </w:rPr>
        <w:t xml:space="preserve"> </w:t>
      </w:r>
      <w:del w:id="308" w:author="Mary Hunsicker" w:date="2021-11-30T13:33:00Z">
        <w:r w:rsidR="001A4B80" w:rsidDel="0016389F">
          <w:rPr>
            <w:rFonts w:ascii="Times" w:hAnsi="Times" w:cs="Arial"/>
          </w:rPr>
          <w:delText>marine heatwave</w:delText>
        </w:r>
      </w:del>
      <w:ins w:id="309" w:author="Mary Hunsicker" w:date="2021-11-30T13:29:00Z">
        <w:r w:rsidR="0016389F">
          <w:rPr>
            <w:rFonts w:ascii="Times" w:eastAsiaTheme="minorHAnsi" w:hAnsi="Times"/>
          </w:rPr>
          <w:t>(</w:t>
        </w:r>
        <w:r w:rsidR="0016389F" w:rsidRPr="00F23523">
          <w:rPr>
            <w:rFonts w:ascii="Times" w:eastAsiaTheme="minorHAnsi" w:hAnsi="Times"/>
          </w:rPr>
          <w:t>Santora et al. 2017,</w:t>
        </w:r>
        <w:r w:rsidR="0016389F">
          <w:rPr>
            <w:rFonts w:ascii="Times" w:eastAsiaTheme="minorHAnsi" w:hAnsi="Times"/>
          </w:rPr>
          <w:t xml:space="preserve"> Thompson et al. 2019, Schroeder et al. 2019)</w:t>
        </w:r>
      </w:ins>
      <w:ins w:id="310" w:author="Mary Hunsicker" w:date="2021-11-30T13:33:00Z">
        <w:r w:rsidR="0016389F">
          <w:rPr>
            <w:rFonts w:ascii="Times" w:hAnsi="Times" w:cs="Arial"/>
          </w:rPr>
          <w:t xml:space="preserve">, </w:t>
        </w:r>
        <w:r w:rsidR="0016389F">
          <w:rPr>
            <w:rFonts w:ascii="Times" w:eastAsiaTheme="minorHAnsi" w:hAnsi="Times"/>
          </w:rPr>
          <w:t xml:space="preserve">which differed from most past warm events in which the abundance of these taxa was greatly reduced. </w:t>
        </w:r>
      </w:ins>
      <w:del w:id="311" w:author="Mary Hunsicker" w:date="2021-11-30T13:33:00Z">
        <w:r w:rsidR="001A4B80" w:rsidDel="0016389F">
          <w:rPr>
            <w:rFonts w:ascii="Times" w:hAnsi="Times" w:cs="Arial"/>
          </w:rPr>
          <w:delText xml:space="preserve">. </w:delText>
        </w:r>
      </w:del>
      <w:ins w:id="312" w:author="Mary Hunsicker" w:date="2021-11-30T13:37:00Z">
        <w:r w:rsidR="0016389F">
          <w:rPr>
            <w:rFonts w:ascii="Times" w:hAnsi="Times" w:cs="Arial"/>
          </w:rPr>
          <w:t>P</w:t>
        </w:r>
      </w:ins>
      <w:del w:id="313" w:author="Mary Hunsicker" w:date="2021-11-30T13:37:00Z">
        <w:r w:rsidR="001A4B80" w:rsidDel="0016389F">
          <w:rPr>
            <w:rFonts w:ascii="Times" w:hAnsi="Times" w:cs="Arial"/>
          </w:rPr>
          <w:delText>For example, p</w:delText>
        </w:r>
      </w:del>
      <w:r w:rsidR="001A4B80">
        <w:rPr>
          <w:rFonts w:ascii="Times" w:hAnsi="Times" w:cs="Arial"/>
        </w:rPr>
        <w:t xml:space="preserve">ast studies have shown that high abundances of </w:t>
      </w:r>
      <w:ins w:id="314" w:author="Mary Hunsicker" w:date="2021-11-30T13:38:00Z">
        <w:r w:rsidR="0016389F">
          <w:rPr>
            <w:rFonts w:ascii="Times" w:hAnsi="Times" w:cs="Arial"/>
          </w:rPr>
          <w:t xml:space="preserve">young-of-year rockfish </w:t>
        </w:r>
      </w:ins>
      <w:del w:id="315" w:author="Mary Hunsicker" w:date="2021-11-30T13:38:00Z">
        <w:r w:rsidR="001A4B80" w:rsidDel="0016389F">
          <w:rPr>
            <w:rFonts w:ascii="Times" w:hAnsi="Times" w:cs="Arial"/>
          </w:rPr>
          <w:delText xml:space="preserve">pelagic juvenile rockfish </w:delText>
        </w:r>
      </w:del>
      <w:r w:rsidR="001A4B80">
        <w:rPr>
          <w:rFonts w:ascii="Times" w:hAnsi="Times" w:cs="Arial"/>
        </w:rPr>
        <w:t>and groundfish, squid, and krill are associated with more southward transport in the California Current, and more subarctic source waters, with abundance far lower in years with more subtropical waters, which are often associated with El Niño and anomalous warm events (</w:t>
      </w:r>
      <w:r w:rsidR="001A4B80" w:rsidRPr="000C1CF1">
        <w:rPr>
          <w:rFonts w:eastAsiaTheme="minorHAnsi"/>
          <w:color w:val="1B1C20"/>
        </w:rPr>
        <w:t xml:space="preserve">Ralston et al. 2015, </w:t>
      </w:r>
      <w:r w:rsidR="001A4B80">
        <w:rPr>
          <w:rFonts w:eastAsiaTheme="minorHAnsi"/>
          <w:color w:val="1B1C20"/>
        </w:rPr>
        <w:t>Schroeder et al. 2019)</w:t>
      </w:r>
      <w:r w:rsidR="001A4B80">
        <w:rPr>
          <w:rFonts w:ascii="Times" w:hAnsi="Times" w:cs="Arial"/>
        </w:rPr>
        <w:t xml:space="preserve">. </w:t>
      </w:r>
      <w:del w:id="316" w:author="Mary Hunsicker" w:date="2021-11-30T13:39:00Z">
        <w:r w:rsidR="001A4B80" w:rsidDel="00D16A6F">
          <w:rPr>
            <w:rFonts w:ascii="Times" w:hAnsi="Times" w:cs="Arial"/>
          </w:rPr>
          <w:delText>Our analysis captured this documented pattern</w:delText>
        </w:r>
      </w:del>
      <w:ins w:id="317" w:author="Mary Hunsicker" w:date="2021-11-30T13:39:00Z">
        <w:r w:rsidR="00D16A6F">
          <w:rPr>
            <w:rFonts w:ascii="Times" w:hAnsi="Times" w:cs="Arial"/>
          </w:rPr>
          <w:t>Th</w:t>
        </w:r>
      </w:ins>
      <w:ins w:id="318" w:author="Mary Hunsicker" w:date="2021-11-30T13:40:00Z">
        <w:r w:rsidR="00D16A6F">
          <w:rPr>
            <w:rFonts w:ascii="Times" w:hAnsi="Times" w:cs="Arial"/>
          </w:rPr>
          <w:t xml:space="preserve">e </w:t>
        </w:r>
      </w:ins>
      <w:ins w:id="319" w:author="Mary Hunsicker" w:date="2021-11-30T13:49:00Z">
        <w:r w:rsidR="009076E4">
          <w:rPr>
            <w:rFonts w:ascii="Times" w:hAnsi="Times" w:cs="Arial"/>
          </w:rPr>
          <w:t xml:space="preserve">shared </w:t>
        </w:r>
      </w:ins>
      <w:ins w:id="320" w:author="Mary Hunsicker" w:date="2021-11-30T13:40:00Z">
        <w:r w:rsidR="00D16A6F">
          <w:rPr>
            <w:rFonts w:ascii="Times" w:hAnsi="Times" w:cs="Arial"/>
          </w:rPr>
          <w:t xml:space="preserve">biology trend and loadings </w:t>
        </w:r>
      </w:ins>
      <w:ins w:id="321" w:author="Mary Hunsicker" w:date="2021-11-30T13:52:00Z">
        <w:r w:rsidR="009076E4">
          <w:rPr>
            <w:rFonts w:ascii="Times" w:hAnsi="Times" w:cs="Arial"/>
          </w:rPr>
          <w:t xml:space="preserve">also </w:t>
        </w:r>
      </w:ins>
      <w:del w:id="322" w:author="Mary Hunsicker" w:date="2021-11-30T13:41:00Z">
        <w:r w:rsidR="001A4B80" w:rsidDel="00D16A6F">
          <w:rPr>
            <w:rFonts w:ascii="Times" w:hAnsi="Times" w:cs="Arial"/>
          </w:rPr>
          <w:delText>, showing a</w:delText>
        </w:r>
      </w:del>
      <w:ins w:id="323" w:author="Mary Hunsicker" w:date="2021-11-30T13:41:00Z">
        <w:r w:rsidR="00D16A6F">
          <w:rPr>
            <w:rFonts w:ascii="Times" w:hAnsi="Times" w:cs="Arial"/>
          </w:rPr>
          <w:t>indicate</w:t>
        </w:r>
      </w:ins>
      <w:ins w:id="324" w:author="Mary Hunsicker" w:date="2021-11-30T13:42:00Z">
        <w:r w:rsidR="00D16A6F">
          <w:rPr>
            <w:rFonts w:ascii="Times" w:hAnsi="Times" w:cs="Arial"/>
          </w:rPr>
          <w:t xml:space="preserve"> that</w:t>
        </w:r>
      </w:ins>
      <w:r w:rsidR="001A4B80">
        <w:rPr>
          <w:rFonts w:ascii="Times" w:hAnsi="Times" w:cs="Arial"/>
        </w:rPr>
        <w:t xml:space="preserve"> </w:t>
      </w:r>
      <w:ins w:id="325" w:author="Mary Hunsicker" w:date="2021-11-30T13:42:00Z">
        <w:r w:rsidR="00D16A6F">
          <w:rPr>
            <w:rFonts w:ascii="Times" w:hAnsi="Times" w:cs="Arial"/>
          </w:rPr>
          <w:t xml:space="preserve">the abundance of these </w:t>
        </w:r>
      </w:ins>
      <w:ins w:id="326" w:author="Mary Hunsicker" w:date="2021-11-30T13:50:00Z">
        <w:r w:rsidR="009076E4">
          <w:rPr>
            <w:rFonts w:ascii="Times" w:hAnsi="Times" w:cs="Arial"/>
          </w:rPr>
          <w:t xml:space="preserve">taxa </w:t>
        </w:r>
      </w:ins>
      <w:del w:id="327" w:author="Mary Hunsicker" w:date="2021-11-30T13:42:00Z">
        <w:r w:rsidR="001A4B80" w:rsidDel="00D16A6F">
          <w:rPr>
            <w:rFonts w:ascii="Times" w:hAnsi="Times" w:cs="Arial"/>
          </w:rPr>
          <w:delText xml:space="preserve">reduced abundance of </w:delText>
        </w:r>
      </w:del>
      <w:ins w:id="328" w:author="Mary Hunsicker" w:date="2021-11-30T13:42:00Z">
        <w:r w:rsidR="00D16A6F">
          <w:rPr>
            <w:rFonts w:ascii="Times" w:hAnsi="Times" w:cs="Arial"/>
          </w:rPr>
          <w:t xml:space="preserve">were reduced </w:t>
        </w:r>
      </w:ins>
      <w:del w:id="329" w:author="Mary Hunsicker" w:date="2021-11-30T13:42:00Z">
        <w:r w:rsidR="001A4B80" w:rsidDel="00D16A6F">
          <w:rPr>
            <w:rFonts w:ascii="Times" w:hAnsi="Times" w:cs="Arial"/>
          </w:rPr>
          <w:delText xml:space="preserve">these species that have been associated with subarctic source waters and strong equatorward flow in the California Current </w:delText>
        </w:r>
      </w:del>
      <w:r w:rsidR="001A4B80">
        <w:rPr>
          <w:rFonts w:ascii="Times" w:hAnsi="Times" w:cs="Arial"/>
        </w:rPr>
        <w:t>during two of the strongest El Ni</w:t>
      </w:r>
      <w:ins w:id="330" w:author="Mary Hunsicker" w:date="2021-11-30T13:55:00Z">
        <w:r w:rsidR="009076E4">
          <w:rPr>
            <w:rFonts w:ascii="Times" w:hAnsi="Times" w:cs="Arial"/>
          </w:rPr>
          <w:t>ñ</w:t>
        </w:r>
      </w:ins>
      <w:del w:id="331" w:author="Mary Hunsicker" w:date="2021-11-30T13:55:00Z">
        <w:r w:rsidR="001A4B80" w:rsidDel="009076E4">
          <w:rPr>
            <w:rFonts w:ascii="Times" w:hAnsi="Times" w:cs="Arial"/>
          </w:rPr>
          <w:delText>n</w:delText>
        </w:r>
      </w:del>
      <w:r w:rsidR="001A4B80">
        <w:rPr>
          <w:rFonts w:ascii="Times" w:hAnsi="Times" w:cs="Arial"/>
        </w:rPr>
        <w:t xml:space="preserve">o events on </w:t>
      </w:r>
      <w:r w:rsidR="001A4B80">
        <w:rPr>
          <w:rFonts w:ascii="Times" w:hAnsi="Times" w:cs="Arial"/>
        </w:rPr>
        <w:lastRenderedPageBreak/>
        <w:t xml:space="preserve">record (1982–1983, 1997–1998) and unusually low productivity conditions (2005–2006, Peterson et al. 2006). </w:t>
      </w:r>
      <w:del w:id="332" w:author="Mary Hunsicker" w:date="2021-11-30T13:43:00Z">
        <w:r w:rsidR="001A4B80" w:rsidDel="00D16A6F">
          <w:rPr>
            <w:rFonts w:ascii="Times" w:hAnsi="Times" w:cs="Arial"/>
          </w:rPr>
          <w:delText>Our analy</w:delText>
        </w:r>
      </w:del>
      <w:ins w:id="333" w:author="Mary Hunsicker" w:date="2021-11-30T13:52:00Z">
        <w:r w:rsidR="009076E4">
          <w:rPr>
            <w:rFonts w:ascii="Times" w:hAnsi="Times" w:cs="Arial"/>
          </w:rPr>
          <w:t xml:space="preserve"> They </w:t>
        </w:r>
      </w:ins>
      <w:del w:id="334" w:author="Mary Hunsicker" w:date="2021-11-30T13:43:00Z">
        <w:r w:rsidR="001A4B80" w:rsidDel="00D16A6F">
          <w:rPr>
            <w:rFonts w:ascii="Times" w:hAnsi="Times" w:cs="Arial"/>
          </w:rPr>
          <w:delText>sis</w:delText>
        </w:r>
      </w:del>
      <w:del w:id="335" w:author="Mary Hunsicker" w:date="2021-11-30T13:52:00Z">
        <w:r w:rsidR="001A4B80" w:rsidDel="009076E4">
          <w:rPr>
            <w:rFonts w:ascii="Times" w:hAnsi="Times" w:cs="Arial"/>
          </w:rPr>
          <w:delText xml:space="preserve"> </w:delText>
        </w:r>
      </w:del>
      <w:r w:rsidR="001A4B80">
        <w:rPr>
          <w:rFonts w:ascii="Times" w:hAnsi="Times" w:cs="Arial"/>
        </w:rPr>
        <w:t>also capture</w:t>
      </w:r>
      <w:del w:id="336" w:author="Mary Hunsicker" w:date="2021-11-30T13:47:00Z">
        <w:r w:rsidR="001A4B80" w:rsidDel="00D16A6F">
          <w:rPr>
            <w:rFonts w:ascii="Times" w:hAnsi="Times" w:cs="Arial"/>
          </w:rPr>
          <w:delText>d</w:delText>
        </w:r>
      </w:del>
      <w:r w:rsidR="001A4B80">
        <w:rPr>
          <w:rFonts w:ascii="Times" w:hAnsi="Times" w:cs="Arial"/>
        </w:rPr>
        <w:t xml:space="preserve"> the unexpected increase in abundance of these </w:t>
      </w:r>
      <w:r w:rsidR="001A4B80">
        <w:rPr>
          <w:rFonts w:ascii="Times" w:eastAsiaTheme="minorHAnsi" w:hAnsi="Times"/>
        </w:rPr>
        <w:t>taxa</w:t>
      </w:r>
      <w:r w:rsidR="001A4B80">
        <w:rPr>
          <w:rFonts w:ascii="Times" w:hAnsi="Times" w:cs="Arial"/>
        </w:rPr>
        <w:t xml:space="preserve"> in 2014–2016 despite the </w:t>
      </w:r>
      <w:r w:rsidR="001A4B80" w:rsidRPr="007A025E">
        <w:rPr>
          <w:rFonts w:ascii="Times" w:hAnsi="Times" w:cs="Arial"/>
        </w:rPr>
        <w:t>anomalous</w:t>
      </w:r>
      <w:r w:rsidR="001A4B80">
        <w:rPr>
          <w:rFonts w:ascii="Times" w:hAnsi="Times" w:cs="Arial"/>
        </w:rPr>
        <w:t>ly warm ocean conditions at that time</w:t>
      </w:r>
      <w:ins w:id="337" w:author="Mary Hunsicker" w:date="2021-12-01T10:50:00Z">
        <w:r w:rsidR="00B50834">
          <w:rPr>
            <w:rFonts w:ascii="Times" w:hAnsi="Times" w:cs="Arial"/>
          </w:rPr>
          <w:t xml:space="preserve">, which </w:t>
        </w:r>
      </w:ins>
      <w:del w:id="338" w:author="Mary Hunsicker" w:date="2021-12-01T10:50:00Z">
        <w:r w:rsidR="001A4B80" w:rsidDel="00B50834">
          <w:rPr>
            <w:rFonts w:ascii="Times" w:hAnsi="Times" w:cs="Arial"/>
          </w:rPr>
          <w:delText xml:space="preserve">. This </w:delText>
        </w:r>
      </w:del>
      <w:r w:rsidR="001A4B80">
        <w:rPr>
          <w:rFonts w:ascii="Times" w:hAnsi="Times" w:cs="Arial"/>
        </w:rPr>
        <w:t xml:space="preserve">may be partially explained by the observation that subsurface waters were more subarctic, rather than subtropical in origin (Schroeder et al. 2019) and that there was some strong upwelling during the marine heatwave, particularly in spring 2015 (Peterson et al. 2015, </w:t>
      </w:r>
      <w:r w:rsidR="001A4B80" w:rsidRPr="00F23523">
        <w:rPr>
          <w:rFonts w:ascii="Times" w:hAnsi="Times" w:cs="Arial"/>
        </w:rPr>
        <w:t>Ryan et al. 2017).</w:t>
      </w:r>
      <w:r w:rsidR="001A4B80">
        <w:rPr>
          <w:rFonts w:ascii="Times" w:hAnsi="Times" w:cs="Arial"/>
        </w:rPr>
        <w:t xml:space="preserve"> </w:t>
      </w:r>
      <w:ins w:id="339" w:author="Mary Hunsicker" w:date="2021-11-30T14:06:00Z">
        <w:r w:rsidR="00333959">
          <w:rPr>
            <w:rFonts w:ascii="Times" w:hAnsi="Times" w:cs="Arial"/>
          </w:rPr>
          <w:t>J</w:t>
        </w:r>
      </w:ins>
      <w:ins w:id="340" w:author="Mary Hunsicker" w:date="2021-11-30T13:58:00Z">
        <w:r w:rsidR="009076E4">
          <w:rPr>
            <w:rFonts w:ascii="Times" w:hAnsi="Times" w:cs="Arial"/>
          </w:rPr>
          <w:t xml:space="preserve">uvenile/adult </w:t>
        </w:r>
      </w:ins>
      <w:ins w:id="341" w:author="Mary Hunsicker" w:date="2021-11-30T13:57:00Z">
        <w:r w:rsidR="009076E4">
          <w:rPr>
            <w:rFonts w:ascii="Times" w:hAnsi="Times" w:cs="Arial"/>
          </w:rPr>
          <w:t xml:space="preserve">Pacific sardine </w:t>
        </w:r>
      </w:ins>
      <w:ins w:id="342" w:author="Mary Hunsicker" w:date="2021-11-30T13:58:00Z">
        <w:r w:rsidR="009076E4">
          <w:rPr>
            <w:rFonts w:ascii="Times" w:hAnsi="Times" w:cs="Arial"/>
          </w:rPr>
          <w:t xml:space="preserve">and </w:t>
        </w:r>
      </w:ins>
      <w:ins w:id="343" w:author="Mary Hunsicker" w:date="2021-11-30T13:59:00Z">
        <w:r w:rsidR="009076E4">
          <w:rPr>
            <w:rFonts w:ascii="Times" w:hAnsi="Times" w:cs="Arial"/>
          </w:rPr>
          <w:t>juvenile northern anchovy load</w:t>
        </w:r>
      </w:ins>
      <w:ins w:id="344" w:author="Mary Hunsicker" w:date="2021-11-30T14:06:00Z">
        <w:r w:rsidR="00333959">
          <w:rPr>
            <w:rFonts w:ascii="Times" w:hAnsi="Times" w:cs="Arial"/>
          </w:rPr>
          <w:t>ed</w:t>
        </w:r>
      </w:ins>
      <w:ins w:id="345" w:author="Mary Hunsicker" w:date="2021-11-30T13:59:00Z">
        <w:r w:rsidR="009076E4">
          <w:rPr>
            <w:rFonts w:ascii="Times" w:hAnsi="Times" w:cs="Arial"/>
          </w:rPr>
          <w:t xml:space="preserve"> in </w:t>
        </w:r>
      </w:ins>
      <w:ins w:id="346" w:author="Mary Hunsicker" w:date="2021-11-30T14:16:00Z">
        <w:r w:rsidR="004B2BC0">
          <w:rPr>
            <w:rFonts w:ascii="Times" w:hAnsi="Times" w:cs="Arial"/>
          </w:rPr>
          <w:t xml:space="preserve">the </w:t>
        </w:r>
      </w:ins>
      <w:ins w:id="347" w:author="Mary Hunsicker" w:date="2021-11-30T13:59:00Z">
        <w:r w:rsidR="009076E4">
          <w:rPr>
            <w:rFonts w:ascii="Times" w:hAnsi="Times" w:cs="Arial"/>
          </w:rPr>
          <w:t xml:space="preserve">opposite direction on the biology trend, </w:t>
        </w:r>
      </w:ins>
      <w:ins w:id="348" w:author="Mary Hunsicker" w:date="2021-11-30T14:08:00Z">
        <w:r w:rsidR="00333959">
          <w:rPr>
            <w:rFonts w:ascii="Times" w:hAnsi="Times" w:cs="Arial"/>
          </w:rPr>
          <w:t xml:space="preserve">supporting previous observations of </w:t>
        </w:r>
      </w:ins>
      <w:ins w:id="349" w:author="Mary Hunsicker" w:date="2021-11-30T14:07:00Z">
        <w:r w:rsidR="00333959">
          <w:rPr>
            <w:rFonts w:ascii="Times" w:hAnsi="Times" w:cs="Arial"/>
          </w:rPr>
          <w:t xml:space="preserve">reduced </w:t>
        </w:r>
      </w:ins>
      <w:del w:id="350" w:author="Mary Hunsicker" w:date="2021-11-30T13:59:00Z">
        <w:r w:rsidR="001A4B80" w:rsidDel="009076E4">
          <w:rPr>
            <w:rFonts w:ascii="Times" w:hAnsi="Times" w:cs="Arial"/>
          </w:rPr>
          <w:delText xml:space="preserve">The </w:delText>
        </w:r>
      </w:del>
      <w:del w:id="351" w:author="Mary Hunsicker" w:date="2021-11-30T14:07:00Z">
        <w:r w:rsidR="001A4B80" w:rsidDel="00333959">
          <w:rPr>
            <w:rFonts w:ascii="Times" w:hAnsi="Times" w:cs="Arial"/>
          </w:rPr>
          <w:delText xml:space="preserve">reduced </w:delText>
        </w:r>
      </w:del>
      <w:r w:rsidR="001A4B80">
        <w:rPr>
          <w:rFonts w:ascii="Times" w:hAnsi="Times" w:cs="Arial"/>
        </w:rPr>
        <w:t xml:space="preserve">production of juvenile/adult Pacific sardine and </w:t>
      </w:r>
      <w:ins w:id="352" w:author="Mary Hunsicker" w:date="2021-11-30T14:01:00Z">
        <w:r w:rsidR="00333959">
          <w:rPr>
            <w:rFonts w:ascii="Times" w:hAnsi="Times" w:cs="Arial"/>
          </w:rPr>
          <w:t xml:space="preserve">an </w:t>
        </w:r>
      </w:ins>
      <w:r w:rsidR="001A4B80">
        <w:rPr>
          <w:rFonts w:ascii="Times" w:hAnsi="Times" w:cs="Arial"/>
        </w:rPr>
        <w:t>increase in juvenile northern anchovy between 2014 and 2016</w:t>
      </w:r>
      <w:ins w:id="353" w:author="Mary Hunsicker" w:date="2021-11-30T14:08:00Z">
        <w:r w:rsidR="00333959">
          <w:rPr>
            <w:rFonts w:ascii="Times" w:hAnsi="Times" w:cs="Arial"/>
          </w:rPr>
          <w:t xml:space="preserve"> </w:t>
        </w:r>
      </w:ins>
      <w:ins w:id="354" w:author="Mary Hunsicker" w:date="2021-11-30T14:09:00Z">
        <w:r w:rsidR="00333959">
          <w:rPr>
            <w:rFonts w:ascii="Times" w:hAnsi="Times" w:cs="Arial"/>
          </w:rPr>
          <w:t>(Thompson et al. 2019)</w:t>
        </w:r>
      </w:ins>
      <w:ins w:id="355" w:author="Mary Hunsicker" w:date="2021-11-30T14:01:00Z">
        <w:r w:rsidR="00333959">
          <w:rPr>
            <w:rFonts w:ascii="Times" w:hAnsi="Times" w:cs="Arial"/>
          </w:rPr>
          <w:t xml:space="preserve">. This finding </w:t>
        </w:r>
      </w:ins>
      <w:del w:id="356" w:author="Mary Hunsicker" w:date="2021-11-30T14:01:00Z">
        <w:r w:rsidR="001A4B80" w:rsidDel="00333959">
          <w:rPr>
            <w:rFonts w:ascii="Times" w:hAnsi="Times" w:cs="Arial"/>
          </w:rPr>
          <w:delText xml:space="preserve"> </w:delText>
        </w:r>
      </w:del>
      <w:del w:id="357" w:author="Mary Hunsicker" w:date="2021-11-30T14:09:00Z">
        <w:r w:rsidR="001A4B80" w:rsidDel="00333959">
          <w:rPr>
            <w:rFonts w:ascii="Times" w:hAnsi="Times" w:cs="Arial"/>
          </w:rPr>
          <w:delText>shown here and elsewhere</w:delText>
        </w:r>
      </w:del>
      <w:del w:id="358" w:author="Mary Hunsicker" w:date="2021-11-30T14:08:00Z">
        <w:r w:rsidR="001A4B80" w:rsidDel="00333959">
          <w:rPr>
            <w:rFonts w:ascii="Times" w:hAnsi="Times" w:cs="Arial"/>
          </w:rPr>
          <w:delText xml:space="preserve"> (Thompson et al. 2019</w:delText>
        </w:r>
      </w:del>
      <w:del w:id="359" w:author="Mary Hunsicker" w:date="2021-11-30T14:09:00Z">
        <w:r w:rsidR="001A4B80" w:rsidDel="00333959">
          <w:rPr>
            <w:rFonts w:ascii="Times" w:hAnsi="Times" w:cs="Arial"/>
          </w:rPr>
          <w:delText xml:space="preserve">) </w:delText>
        </w:r>
      </w:del>
      <w:del w:id="360" w:author="Mary Hunsicker" w:date="2021-11-30T14:02:00Z">
        <w:r w:rsidR="001A4B80" w:rsidDel="00333959">
          <w:rPr>
            <w:rFonts w:ascii="Times" w:hAnsi="Times" w:cs="Arial"/>
          </w:rPr>
          <w:delText xml:space="preserve">were </w:delText>
        </w:r>
      </w:del>
      <w:ins w:id="361" w:author="Mary Hunsicker" w:date="2021-11-30T14:02:00Z">
        <w:r w:rsidR="00333959">
          <w:rPr>
            <w:rFonts w:ascii="Times" w:hAnsi="Times" w:cs="Arial"/>
          </w:rPr>
          <w:t xml:space="preserve">is </w:t>
        </w:r>
      </w:ins>
      <w:r w:rsidR="001A4B80">
        <w:rPr>
          <w:rFonts w:ascii="Times" w:hAnsi="Times" w:cs="Arial"/>
        </w:rPr>
        <w:t>consistent with a history of observations indicating that these species tend to respond asynchronously to ocean conditions (</w:t>
      </w:r>
      <w:proofErr w:type="spellStart"/>
      <w:r w:rsidR="001A4B80">
        <w:rPr>
          <w:rFonts w:ascii="Times" w:hAnsi="Times" w:cs="Arial"/>
        </w:rPr>
        <w:t>MacCall</w:t>
      </w:r>
      <w:proofErr w:type="spellEnd"/>
      <w:r w:rsidR="001A4B80">
        <w:rPr>
          <w:rFonts w:ascii="Times" w:hAnsi="Times" w:cs="Arial"/>
        </w:rPr>
        <w:t xml:space="preserve"> 1996, </w:t>
      </w:r>
      <w:proofErr w:type="spellStart"/>
      <w:r w:rsidR="001A4B80">
        <w:rPr>
          <w:rFonts w:ascii="Times" w:hAnsi="Times" w:cs="Arial"/>
        </w:rPr>
        <w:t>Schwartzlose</w:t>
      </w:r>
      <w:proofErr w:type="spellEnd"/>
      <w:r w:rsidR="001A4B80">
        <w:rPr>
          <w:rFonts w:ascii="Times" w:hAnsi="Times" w:cs="Arial"/>
        </w:rPr>
        <w:t xml:space="preserve"> et al. 1999, Chavez et al. 2003, </w:t>
      </w:r>
      <w:proofErr w:type="spellStart"/>
      <w:r w:rsidR="001A4B80">
        <w:rPr>
          <w:rFonts w:ascii="Times" w:hAnsi="Times" w:cs="Arial"/>
        </w:rPr>
        <w:t>Deyle</w:t>
      </w:r>
      <w:proofErr w:type="spellEnd"/>
      <w:r w:rsidR="001A4B80">
        <w:rPr>
          <w:rFonts w:ascii="Times" w:hAnsi="Times" w:cs="Arial"/>
        </w:rPr>
        <w:t xml:space="preserve"> et al. 2013, </w:t>
      </w:r>
      <w:proofErr w:type="spellStart"/>
      <w:r w:rsidR="001A4B80">
        <w:rPr>
          <w:rFonts w:ascii="Times" w:hAnsi="Times" w:cs="Arial"/>
        </w:rPr>
        <w:t>Sydeman</w:t>
      </w:r>
      <w:proofErr w:type="spellEnd"/>
      <w:r w:rsidR="001A4B80">
        <w:rPr>
          <w:rFonts w:ascii="Times" w:hAnsi="Times" w:cs="Arial"/>
        </w:rPr>
        <w:t xml:space="preserve"> et al. 2020). However, the responses were of opposite sign from past observations of increases in sardines and decreases in anchovy under warm conditions (Chavez et al. 2003). The DFA trends and loadings indicate a </w:t>
      </w:r>
      <w:r w:rsidR="001A4B80" w:rsidRPr="00374A7E">
        <w:rPr>
          <w:rFonts w:ascii="Times" w:hAnsi="Times" w:cs="Arial"/>
        </w:rPr>
        <w:t xml:space="preserve">negative response of </w:t>
      </w:r>
      <w:r w:rsidR="001A4B80">
        <w:rPr>
          <w:rFonts w:ascii="Times" w:hAnsi="Times" w:cs="Arial"/>
        </w:rPr>
        <w:t xml:space="preserve">sea lion pup growth and </w:t>
      </w:r>
      <w:r w:rsidR="001A4B80" w:rsidRPr="00AC1E2F">
        <w:rPr>
          <w:rFonts w:ascii="Times" w:hAnsi="Times" w:cs="Arial"/>
        </w:rPr>
        <w:t>weight to the 2014</w:t>
      </w:r>
      <w:r w:rsidR="001A4B80">
        <w:rPr>
          <w:rFonts w:ascii="Times" w:hAnsi="Times" w:cs="Arial"/>
        </w:rPr>
        <w:t>–</w:t>
      </w:r>
      <w:r w:rsidR="001A4B80" w:rsidRPr="00AC1E2F">
        <w:rPr>
          <w:rFonts w:ascii="Times" w:hAnsi="Times" w:cs="Arial"/>
        </w:rPr>
        <w:t xml:space="preserve">2016 </w:t>
      </w:r>
      <w:r w:rsidR="001A4B80">
        <w:rPr>
          <w:rFonts w:ascii="Times" w:hAnsi="Times" w:cs="Arial"/>
        </w:rPr>
        <w:t>marine h</w:t>
      </w:r>
      <w:r w:rsidR="001A4B80" w:rsidRPr="00AC1E2F">
        <w:rPr>
          <w:rFonts w:ascii="Times" w:hAnsi="Times" w:cs="Arial"/>
        </w:rPr>
        <w:t>eatwave</w:t>
      </w:r>
      <w:r w:rsidR="001A4B80">
        <w:rPr>
          <w:rFonts w:ascii="Times" w:hAnsi="Times" w:cs="Arial"/>
        </w:rPr>
        <w:t>,</w:t>
      </w:r>
      <w:r w:rsidR="001A4B80" w:rsidRPr="00AC1E2F">
        <w:rPr>
          <w:rFonts w:ascii="Times" w:hAnsi="Times" w:cs="Arial"/>
        </w:rPr>
        <w:t xml:space="preserve"> which </w:t>
      </w:r>
      <w:r w:rsidR="001A4B80">
        <w:rPr>
          <w:rFonts w:ascii="Times" w:hAnsi="Times" w:cs="Arial"/>
        </w:rPr>
        <w:t xml:space="preserve">also </w:t>
      </w:r>
      <w:r w:rsidR="001A4B80" w:rsidRPr="00AC1E2F">
        <w:rPr>
          <w:rFonts w:ascii="Times" w:hAnsi="Times" w:cs="Arial"/>
        </w:rPr>
        <w:t xml:space="preserve">aligns with past work showing that reduced prey availability for nursing mother sea lions </w:t>
      </w:r>
      <w:r w:rsidR="001A4B80">
        <w:rPr>
          <w:rFonts w:ascii="Times" w:hAnsi="Times" w:cs="Arial"/>
        </w:rPr>
        <w:t xml:space="preserve">is unfavorable for sea lion pups </w:t>
      </w:r>
      <w:r w:rsidR="001A4B80" w:rsidRPr="00AC1E2F">
        <w:rPr>
          <w:rFonts w:ascii="Times" w:hAnsi="Times" w:cs="Arial"/>
        </w:rPr>
        <w:t>(</w:t>
      </w:r>
      <w:proofErr w:type="spellStart"/>
      <w:r w:rsidR="001A4B80" w:rsidRPr="00AC1E2F">
        <w:rPr>
          <w:rFonts w:ascii="Times" w:hAnsi="Times" w:cs="Arial"/>
        </w:rPr>
        <w:t>McClatchie</w:t>
      </w:r>
      <w:proofErr w:type="spellEnd"/>
      <w:r w:rsidR="001A4B80" w:rsidRPr="00AC1E2F">
        <w:rPr>
          <w:rFonts w:ascii="Times" w:hAnsi="Times" w:cs="Arial"/>
        </w:rPr>
        <w:t xml:space="preserve"> et al. 2016).</w:t>
      </w:r>
      <w:r w:rsidR="001A4B80">
        <w:rPr>
          <w:rFonts w:ascii="Times" w:hAnsi="Times" w:cs="Arial"/>
        </w:rPr>
        <w:t xml:space="preserve"> Notably, sea lion pup condition covaried with abundance of </w:t>
      </w:r>
      <w:ins w:id="362" w:author="Mary Hunsicker" w:date="2021-11-30T14:11:00Z">
        <w:r w:rsidR="000C5F90">
          <w:rPr>
            <w:rFonts w:ascii="Times" w:hAnsi="Times" w:cs="Arial"/>
          </w:rPr>
          <w:t xml:space="preserve">larval </w:t>
        </w:r>
      </w:ins>
      <w:r w:rsidR="001A4B80">
        <w:rPr>
          <w:rFonts w:ascii="Times" w:hAnsi="Times" w:cs="Arial"/>
        </w:rPr>
        <w:t xml:space="preserve">anchovy and sardine, which provide quality prey to sustain lactation. Pup condition also improved at the tail end of the marine heatwave when, despite the warm water, anchovy abundance increased dramatically and by 2017 all metrics of pup condition were above average (Thompson et al. 2019).  In addition, the trends and loadings suggest that the reproductive success of some seabirds in the central region of the CCE was not diminished by the heatwave, although recent studies have </w:t>
      </w:r>
      <w:r w:rsidR="001A4B80" w:rsidRPr="006640F0">
        <w:t xml:space="preserve">documented the severe impact of the </w:t>
      </w:r>
      <w:r w:rsidR="001A4B80">
        <w:t>heatwave</w:t>
      </w:r>
      <w:r w:rsidR="001A4B80" w:rsidRPr="006640F0">
        <w:t xml:space="preserve"> on seabird </w:t>
      </w:r>
      <w:r w:rsidR="001A4B80" w:rsidRPr="006640F0">
        <w:lastRenderedPageBreak/>
        <w:t xml:space="preserve">productivity in regions to the north (Piatt et al. 2020). </w:t>
      </w:r>
      <w:r w:rsidR="001A4B80">
        <w:t xml:space="preserve">Our analysis is not able to capture the </w:t>
      </w:r>
      <w:r w:rsidR="001A4B80" w:rsidRPr="00296786">
        <w:t>irruption</w:t>
      </w:r>
      <w:r w:rsidR="001A4B80">
        <w:t>s</w:t>
      </w:r>
      <w:r w:rsidR="001A4B80" w:rsidRPr="00296786">
        <w:t xml:space="preserve"> of fishes and invertebrates </w:t>
      </w:r>
      <w:r w:rsidR="001A4B80">
        <w:t>that are rare in long-term CCE time series</w:t>
      </w:r>
      <w:r w:rsidR="001A4B80" w:rsidRPr="00296786">
        <w:t>.</w:t>
      </w:r>
      <w:r w:rsidR="001A4B80">
        <w:t xml:space="preserve"> Many sporadically occurring taxa</w:t>
      </w:r>
      <w:r w:rsidR="001A4B80" w:rsidRPr="00296786">
        <w:t xml:space="preserve"> such as pelagic red crabs</w:t>
      </w:r>
      <w:r w:rsidR="001A4B80">
        <w:t xml:space="preserve"> (</w:t>
      </w:r>
      <w:proofErr w:type="spellStart"/>
      <w:r w:rsidR="001A4B80" w:rsidRPr="0073006A">
        <w:rPr>
          <w:i/>
        </w:rPr>
        <w:t>Pleuroncodes</w:t>
      </w:r>
      <w:proofErr w:type="spellEnd"/>
      <w:r w:rsidR="001A4B80" w:rsidRPr="0073006A">
        <w:rPr>
          <w:i/>
        </w:rPr>
        <w:t xml:space="preserve"> </w:t>
      </w:r>
      <w:proofErr w:type="spellStart"/>
      <w:r w:rsidR="001A4B80" w:rsidRPr="0073006A">
        <w:rPr>
          <w:i/>
        </w:rPr>
        <w:t>planipes</w:t>
      </w:r>
      <w:proofErr w:type="spellEnd"/>
      <w:r w:rsidR="001A4B80">
        <w:t>), which</w:t>
      </w:r>
      <w:r w:rsidR="001A4B80" w:rsidRPr="00296786">
        <w:t xml:space="preserve"> are </w:t>
      </w:r>
      <w:r w:rsidR="001A4B80">
        <w:t xml:space="preserve">absent from California waters </w:t>
      </w:r>
      <w:r w:rsidR="001A4B80" w:rsidRPr="00296786">
        <w:t>in most years but abundant infrequently in warm years</w:t>
      </w:r>
      <w:r w:rsidR="001A4B80">
        <w:t xml:space="preserve"> with anomalous transport from the south,</w:t>
      </w:r>
      <w:r w:rsidR="001A4B80" w:rsidRPr="00296786">
        <w:t xml:space="preserve"> are not well suited to include as time series due to large number of zero observations in the survey data.</w:t>
      </w:r>
    </w:p>
    <w:p w14:paraId="69FCA9EB" w14:textId="2F75D481" w:rsidR="00000D86" w:rsidDel="00333959" w:rsidRDefault="00333959">
      <w:pPr>
        <w:autoSpaceDE w:val="0"/>
        <w:autoSpaceDN w:val="0"/>
        <w:adjustRightInd w:val="0"/>
        <w:spacing w:line="480" w:lineRule="auto"/>
        <w:ind w:firstLine="720"/>
        <w:rPr>
          <w:del w:id="363" w:author="Mary Hunsicker" w:date="2021-11-30T14:03:00Z"/>
        </w:rPr>
        <w:pPrChange w:id="364" w:author="Mary Hunsicker" w:date="2021-11-30T14:04:00Z">
          <w:pPr>
            <w:spacing w:line="480" w:lineRule="auto"/>
            <w:ind w:firstLine="720"/>
          </w:pPr>
        </w:pPrChange>
      </w:pPr>
      <w:ins w:id="365" w:author="Mary Hunsicker" w:date="2021-11-30T14:03:00Z">
        <w:r>
          <w:tab/>
        </w:r>
      </w:ins>
    </w:p>
    <w:p w14:paraId="2D36026D" w14:textId="3A27AB3F" w:rsidR="00637D2D" w:rsidRDefault="00AA649A">
      <w:pPr>
        <w:spacing w:line="480" w:lineRule="auto"/>
        <w:pPrChange w:id="366" w:author="Mary Hunsicker" w:date="2021-11-30T14:04:00Z">
          <w:pPr>
            <w:pStyle w:val="CommentText"/>
            <w:spacing w:line="480" w:lineRule="auto"/>
            <w:ind w:firstLine="720"/>
          </w:pPr>
        </w:pPrChange>
      </w:pPr>
      <w:r w:rsidRPr="006640F0">
        <w:t>Inc</w:t>
      </w:r>
      <w:r w:rsidR="00690171" w:rsidRPr="006640F0">
        <w:t>orporating</w:t>
      </w:r>
      <w:r w:rsidRPr="006640F0">
        <w:t xml:space="preserve"> climate </w:t>
      </w:r>
      <w:r w:rsidR="00EC577A" w:rsidRPr="006640F0">
        <w:t xml:space="preserve">information in </w:t>
      </w:r>
      <w:r w:rsidR="00E97E04" w:rsidRPr="006640F0">
        <w:t xml:space="preserve">DFA </w:t>
      </w:r>
      <w:r w:rsidR="00EC577A" w:rsidRPr="006640F0">
        <w:t xml:space="preserve">models of </w:t>
      </w:r>
      <w:r w:rsidR="00A406D9" w:rsidRPr="006640F0">
        <w:t>CCE biology</w:t>
      </w:r>
      <w:r w:rsidR="00EC577A" w:rsidRPr="006640F0">
        <w:t xml:space="preserve"> </w:t>
      </w:r>
      <w:r w:rsidR="004A3C41">
        <w:t>indicated that models with a climate covariate performed better</w:t>
      </w:r>
      <w:r w:rsidR="00705D8F" w:rsidRPr="006640F0">
        <w:t xml:space="preserve"> </w:t>
      </w:r>
      <w:r w:rsidR="004A3C41">
        <w:t>than models without one</w:t>
      </w:r>
      <w:r w:rsidR="007578A8" w:rsidRPr="006640F0">
        <w:t xml:space="preserve">. </w:t>
      </w:r>
      <w:r w:rsidR="002A43F8" w:rsidRPr="006640F0">
        <w:t>The model r</w:t>
      </w:r>
      <w:r w:rsidR="00A406D9" w:rsidRPr="006640F0">
        <w:t>esults</w:t>
      </w:r>
      <w:r w:rsidR="008D63C5" w:rsidRPr="006640F0">
        <w:t xml:space="preserve"> </w:t>
      </w:r>
      <w:r w:rsidR="00A406D9" w:rsidRPr="006640F0">
        <w:t xml:space="preserve">suggest </w:t>
      </w:r>
      <w:r w:rsidR="008D63C5" w:rsidRPr="006640F0">
        <w:t xml:space="preserve">that </w:t>
      </w:r>
      <w:r w:rsidR="00705D8F" w:rsidRPr="006640F0">
        <w:t>nitrate flux</w:t>
      </w:r>
      <w:r w:rsidR="005604DF" w:rsidRPr="006640F0">
        <w:t xml:space="preserve"> </w:t>
      </w:r>
      <w:r w:rsidR="002D30F0">
        <w:t xml:space="preserve">into the surface mixed layer </w:t>
      </w:r>
      <w:r w:rsidR="005604DF" w:rsidRPr="006640F0">
        <w:t>(</w:t>
      </w:r>
      <w:r w:rsidR="00705D8F" w:rsidRPr="006640F0">
        <w:t>BEUTI</w:t>
      </w:r>
      <w:r w:rsidR="005604DF" w:rsidRPr="006640F0">
        <w:t xml:space="preserve">) </w:t>
      </w:r>
      <w:r w:rsidR="004A3C41" w:rsidRPr="006775F4">
        <w:rPr>
          <w:rFonts w:ascii="Times" w:hAnsi="Times"/>
        </w:rPr>
        <w:t>was the best covariate for individual species</w:t>
      </w:r>
      <w:r w:rsidR="006775F4">
        <w:rPr>
          <w:rFonts w:ascii="Times" w:hAnsi="Times"/>
        </w:rPr>
        <w:t xml:space="preserve"> </w:t>
      </w:r>
      <w:r w:rsidR="004A3C41" w:rsidRPr="006775F4">
        <w:rPr>
          <w:rFonts w:ascii="Times" w:hAnsi="Times"/>
        </w:rPr>
        <w:t>in addition to the shared trend</w:t>
      </w:r>
      <w:r w:rsidR="006775F4">
        <w:rPr>
          <w:rFonts w:ascii="Times" w:hAnsi="Times"/>
        </w:rPr>
        <w:t xml:space="preserve"> i</w:t>
      </w:r>
      <w:r w:rsidR="007E3989" w:rsidRPr="006640F0">
        <w:t xml:space="preserve">n the </w:t>
      </w:r>
      <w:r w:rsidR="00705D8F" w:rsidRPr="006640F0">
        <w:t xml:space="preserve">southern and central </w:t>
      </w:r>
      <w:r w:rsidR="007E3989" w:rsidRPr="006640F0">
        <w:t xml:space="preserve">CCE </w:t>
      </w:r>
      <w:r w:rsidR="00AC1E2F" w:rsidRPr="006640F0">
        <w:t>over the past three decades</w:t>
      </w:r>
      <w:r w:rsidR="006775F4">
        <w:t xml:space="preserve">. Nitrate flux </w:t>
      </w:r>
      <w:r w:rsidR="00B00562" w:rsidRPr="006640F0">
        <w:t>had a</w:t>
      </w:r>
      <w:r w:rsidR="008D63C5" w:rsidRPr="006640F0">
        <w:t xml:space="preserve"> strong</w:t>
      </w:r>
      <w:r w:rsidR="003E4642" w:rsidRPr="006640F0">
        <w:t xml:space="preserve"> </w:t>
      </w:r>
      <w:r w:rsidR="00D75548" w:rsidRPr="006640F0">
        <w:t>positive e</w:t>
      </w:r>
      <w:r w:rsidR="0064783A" w:rsidRPr="006640F0">
        <w:t>ffect on</w:t>
      </w:r>
      <w:r w:rsidR="00D75548" w:rsidRPr="006640F0">
        <w:t xml:space="preserve"> the abundance of krill and some </w:t>
      </w:r>
      <w:r w:rsidR="00583588" w:rsidRPr="006640F0">
        <w:t xml:space="preserve">larval </w:t>
      </w:r>
      <w:r w:rsidR="00D75548" w:rsidRPr="006640F0">
        <w:t xml:space="preserve">fishes and on </w:t>
      </w:r>
      <w:r w:rsidR="00BE4AE8" w:rsidRPr="006640F0">
        <w:t xml:space="preserve">the </w:t>
      </w:r>
      <w:r w:rsidR="00D75548" w:rsidRPr="006640F0">
        <w:t>reproductive success</w:t>
      </w:r>
      <w:r w:rsidR="00BE4AE8" w:rsidRPr="006640F0">
        <w:t xml:space="preserve"> of seabirds</w:t>
      </w:r>
      <w:r w:rsidR="002D30F0">
        <w:t>, and a moderate</w:t>
      </w:r>
      <w:r w:rsidR="007F2D50" w:rsidRPr="006640F0">
        <w:t xml:space="preserve"> positive effect on some </w:t>
      </w:r>
      <w:r w:rsidR="00583588" w:rsidRPr="006640F0">
        <w:t xml:space="preserve">pelagic </w:t>
      </w:r>
      <w:r w:rsidR="007F2D50" w:rsidRPr="006640F0">
        <w:t>juvenile</w:t>
      </w:r>
      <w:r w:rsidR="00583588" w:rsidRPr="006640F0">
        <w:t xml:space="preserve"> </w:t>
      </w:r>
      <w:r w:rsidR="007F2D50" w:rsidRPr="006640F0">
        <w:t>fishes</w:t>
      </w:r>
      <w:r w:rsidR="00B962CB" w:rsidRPr="006640F0">
        <w:t xml:space="preserve">, </w:t>
      </w:r>
      <w:r w:rsidR="007F2D50" w:rsidRPr="006640F0">
        <w:t>squid</w:t>
      </w:r>
      <w:r w:rsidR="00583588" w:rsidRPr="006640F0">
        <w:t>,</w:t>
      </w:r>
      <w:r w:rsidR="00C660F5" w:rsidRPr="006640F0">
        <w:t xml:space="preserve"> and sea lion pup births</w:t>
      </w:r>
      <w:r w:rsidR="007F2D50" w:rsidRPr="006640F0">
        <w:t xml:space="preserve">. </w:t>
      </w:r>
      <w:r w:rsidR="00BE4AE8" w:rsidRPr="006640F0">
        <w:t xml:space="preserve">Stronger </w:t>
      </w:r>
      <w:r w:rsidR="002D30F0">
        <w:t xml:space="preserve">upwelling magnitude </w:t>
      </w:r>
      <w:r w:rsidR="00BE4AE8" w:rsidRPr="006640F0">
        <w:t>(CUTI)</w:t>
      </w:r>
      <w:r w:rsidR="001A3813">
        <w:t>, which is corr</w:t>
      </w:r>
      <w:r w:rsidR="006775F4">
        <w:t>e</w:t>
      </w:r>
      <w:r w:rsidR="001A3813">
        <w:t>lated with nitrate flux,</w:t>
      </w:r>
      <w:r w:rsidR="00BE4AE8" w:rsidRPr="006640F0">
        <w:t xml:space="preserve"> was the second-best predictor of community variability and had </w:t>
      </w:r>
      <w:r w:rsidR="00F83986" w:rsidRPr="006640F0">
        <w:t>a</w:t>
      </w:r>
      <w:r w:rsidR="00DA6FD8" w:rsidRPr="006640F0">
        <w:t xml:space="preserve"> </w:t>
      </w:r>
      <w:r w:rsidR="00BE4AE8" w:rsidRPr="006640F0">
        <w:t>positive albeit weaker effect on the same suite of species</w:t>
      </w:r>
      <w:r w:rsidR="00E37302" w:rsidRPr="006640F0">
        <w:t xml:space="preserve"> (</w:t>
      </w:r>
      <w:r w:rsidR="00DA771F">
        <w:t xml:space="preserve">S4 </w:t>
      </w:r>
      <w:r w:rsidR="00E37302" w:rsidRPr="006640F0">
        <w:t>Fig.)</w:t>
      </w:r>
      <w:r w:rsidR="00BE4AE8" w:rsidRPr="006640F0">
        <w:t xml:space="preserve">. </w:t>
      </w:r>
      <w:r w:rsidR="00B00562" w:rsidRPr="006640F0">
        <w:t>Th</w:t>
      </w:r>
      <w:r w:rsidR="00BE4AE8" w:rsidRPr="006640F0">
        <w:t>ese</w:t>
      </w:r>
      <w:r w:rsidR="00B00562" w:rsidRPr="006640F0">
        <w:t xml:space="preserve"> findin</w:t>
      </w:r>
      <w:r w:rsidR="00BE4AE8" w:rsidRPr="006640F0">
        <w:t>gs</w:t>
      </w:r>
      <w:r w:rsidR="009158DC" w:rsidRPr="006640F0">
        <w:t xml:space="preserve"> </w:t>
      </w:r>
      <w:r w:rsidR="00BE4AE8" w:rsidRPr="006640F0">
        <w:t>are</w:t>
      </w:r>
      <w:r w:rsidR="009158DC" w:rsidRPr="006640F0">
        <w:t xml:space="preserve"> consistent with mechanistic understanding as</w:t>
      </w:r>
      <w:r w:rsidR="005B34DA" w:rsidRPr="006640F0">
        <w:t xml:space="preserve"> </w:t>
      </w:r>
      <w:r w:rsidR="00D75548" w:rsidRPr="006640F0">
        <w:t>upwell</w:t>
      </w:r>
      <w:r w:rsidR="00BE4AE8" w:rsidRPr="006640F0">
        <w:t xml:space="preserve">ing </w:t>
      </w:r>
      <w:r w:rsidR="00D75548" w:rsidRPr="006640F0">
        <w:t>increase</w:t>
      </w:r>
      <w:r w:rsidR="00C660F5" w:rsidRPr="006640F0">
        <w:t>s</w:t>
      </w:r>
      <w:r w:rsidR="00D75548" w:rsidRPr="006640F0">
        <w:t xml:space="preserve"> </w:t>
      </w:r>
      <w:r w:rsidR="00E80E2C" w:rsidRPr="006640F0">
        <w:t>the supply of nutrients from deep to shallow waters</w:t>
      </w:r>
      <w:r w:rsidR="00C660F5" w:rsidRPr="006640F0">
        <w:t xml:space="preserve"> and </w:t>
      </w:r>
      <w:r w:rsidR="00D75548" w:rsidRPr="006640F0">
        <w:t>enhance</w:t>
      </w:r>
      <w:r w:rsidR="00BE4AE8" w:rsidRPr="006640F0">
        <w:t>s</w:t>
      </w:r>
      <w:r w:rsidR="00D75548" w:rsidRPr="006640F0">
        <w:t xml:space="preserve"> </w:t>
      </w:r>
      <w:r w:rsidR="00E80E2C" w:rsidRPr="006640F0">
        <w:t xml:space="preserve">the productivity </w:t>
      </w:r>
      <w:r w:rsidR="00163B4D" w:rsidRPr="006640F0">
        <w:t>at the lower trophic levels</w:t>
      </w:r>
      <w:r w:rsidR="00407CD0">
        <w:t xml:space="preserve"> that affect</w:t>
      </w:r>
      <w:r w:rsidR="00163B4D" w:rsidRPr="006640F0">
        <w:t xml:space="preserve"> </w:t>
      </w:r>
      <w:r w:rsidR="00E80E2C" w:rsidRPr="006640F0">
        <w:t xml:space="preserve">foraging conditions </w:t>
      </w:r>
      <w:r w:rsidR="00163B4D" w:rsidRPr="006640F0">
        <w:t xml:space="preserve">for higher trophic level species </w:t>
      </w:r>
      <w:r w:rsidR="00E80E2C" w:rsidRPr="006640F0">
        <w:t xml:space="preserve">in </w:t>
      </w:r>
      <w:r w:rsidR="0065193D" w:rsidRPr="006640F0">
        <w:t xml:space="preserve">coastal </w:t>
      </w:r>
      <w:r w:rsidR="00E80E2C" w:rsidRPr="006640F0">
        <w:t>habitat</w:t>
      </w:r>
      <w:r w:rsidR="0065193D" w:rsidRPr="006640F0">
        <w:t>s</w:t>
      </w:r>
      <w:r w:rsidR="00E80E2C" w:rsidRPr="006640F0">
        <w:t>.</w:t>
      </w:r>
      <w:r w:rsidR="00B00562" w:rsidRPr="006640F0">
        <w:t xml:space="preserve"> </w:t>
      </w:r>
      <w:r w:rsidR="00583588" w:rsidRPr="006640F0">
        <w:t>For example, pa</w:t>
      </w:r>
      <w:r w:rsidR="00DA6FD8" w:rsidRPr="006640F0">
        <w:t>st</w:t>
      </w:r>
      <w:r w:rsidR="00E37302" w:rsidRPr="006640F0">
        <w:t xml:space="preserve"> work has shown that rockfish abundance </w:t>
      </w:r>
      <w:r w:rsidR="001A3813">
        <w:t>is</w:t>
      </w:r>
      <w:r w:rsidR="00E37302" w:rsidRPr="006640F0">
        <w:t xml:space="preserve"> positively associated with upwelling strength (</w:t>
      </w:r>
      <w:r w:rsidR="00E37302" w:rsidRPr="00B21283">
        <w:t>Ralston et al. 2013</w:t>
      </w:r>
      <w:r w:rsidR="00E37302" w:rsidRPr="006640F0">
        <w:t>)</w:t>
      </w:r>
      <w:r w:rsidR="004B156D">
        <w:t>,</w:t>
      </w:r>
      <w:r w:rsidR="00841182">
        <w:t xml:space="preserve"> </w:t>
      </w:r>
      <w:r w:rsidR="00E37302" w:rsidRPr="006640F0">
        <w:t>and s</w:t>
      </w:r>
      <w:r w:rsidR="00C660F5" w:rsidRPr="006640F0">
        <w:t>eabird productivity</w:t>
      </w:r>
      <w:r w:rsidR="004B156D">
        <w:t xml:space="preserve"> </w:t>
      </w:r>
      <w:r w:rsidR="00407CD0">
        <w:t>has</w:t>
      </w:r>
      <w:r w:rsidR="00C660F5" w:rsidRPr="006640F0">
        <w:t xml:space="preserve"> been shown to increase when ocean conditions support high primary production and higher trophic level prey</w:t>
      </w:r>
      <w:r w:rsidR="00297BEE">
        <w:t xml:space="preserve"> (</w:t>
      </w:r>
      <w:proofErr w:type="gramStart"/>
      <w:r w:rsidR="00297BEE">
        <w:t>e.g.</w:t>
      </w:r>
      <w:proofErr w:type="gramEnd"/>
      <w:r w:rsidR="00297BEE">
        <w:t xml:space="preserve"> Wells et al. 2008)</w:t>
      </w:r>
      <w:r w:rsidR="00C660F5" w:rsidRPr="006640F0">
        <w:t xml:space="preserve">. </w:t>
      </w:r>
      <w:r w:rsidR="00841182" w:rsidRPr="006640F0">
        <w:t xml:space="preserve">Rockfish production is also higher when subsurface source waters in the California Current are more subarctic rather than subtropical, which may explain the negative effect of isothermal layer depth (ILD) and </w:t>
      </w:r>
      <w:r w:rsidR="00841182" w:rsidRPr="006640F0">
        <w:lastRenderedPageBreak/>
        <w:t>temperature on some rockfish species (</w:t>
      </w:r>
      <w:r w:rsidR="00DA771F">
        <w:t xml:space="preserve">S5 </w:t>
      </w:r>
      <w:r w:rsidR="00DA771F" w:rsidRPr="006640F0">
        <w:t>Fig.</w:t>
      </w:r>
      <w:r w:rsidR="00DA771F">
        <w:t xml:space="preserve">, S6 </w:t>
      </w:r>
      <w:r w:rsidR="00841182" w:rsidRPr="006640F0">
        <w:t xml:space="preserve">Fig.). More subtropical source waters </w:t>
      </w:r>
      <w:r w:rsidR="002D30F0">
        <w:t xml:space="preserve">and surface warming </w:t>
      </w:r>
      <w:r w:rsidR="00841182" w:rsidRPr="006640F0">
        <w:t xml:space="preserve">tend to be associated with deeper </w:t>
      </w:r>
      <w:proofErr w:type="spellStart"/>
      <w:r w:rsidR="00841182" w:rsidRPr="006640F0">
        <w:t>isopycnal</w:t>
      </w:r>
      <w:r w:rsidR="002D30F0">
        <w:t>s</w:t>
      </w:r>
      <w:proofErr w:type="spellEnd"/>
      <w:r w:rsidR="002D30F0">
        <w:t xml:space="preserve">, </w:t>
      </w:r>
      <w:r w:rsidR="00841182" w:rsidRPr="006640F0">
        <w:t>higher stratification</w:t>
      </w:r>
      <w:r w:rsidR="002D30F0">
        <w:t xml:space="preserve">, </w:t>
      </w:r>
      <w:r w:rsidR="00841182" w:rsidRPr="00302E51">
        <w:t>and shallower ILD (</w:t>
      </w:r>
      <w:r w:rsidR="00841182" w:rsidRPr="00E972FE">
        <w:t>Schroeder et al. 201</w:t>
      </w:r>
      <w:r w:rsidR="004B156D">
        <w:t>9</w:t>
      </w:r>
      <w:r w:rsidR="00841182" w:rsidRPr="00E972FE">
        <w:t xml:space="preserve">, </w:t>
      </w:r>
      <w:proofErr w:type="spellStart"/>
      <w:r w:rsidR="00841182" w:rsidRPr="00E972FE">
        <w:t>Bograd</w:t>
      </w:r>
      <w:proofErr w:type="spellEnd"/>
      <w:r w:rsidR="00841182" w:rsidRPr="00E972FE">
        <w:t xml:space="preserve"> et al. 2019</w:t>
      </w:r>
      <w:r w:rsidR="00841182" w:rsidRPr="00302E51">
        <w:t xml:space="preserve">). </w:t>
      </w:r>
      <w:r w:rsidR="00F107DA" w:rsidRPr="00302E51">
        <w:t>N</w:t>
      </w:r>
      <w:r w:rsidR="00B962CB" w:rsidRPr="00302E51">
        <w:t>itrate flux</w:t>
      </w:r>
      <w:r w:rsidR="00496BC1" w:rsidRPr="00302E51">
        <w:t xml:space="preserve"> </w:t>
      </w:r>
      <w:r w:rsidR="00B962CB" w:rsidRPr="00302E51">
        <w:t xml:space="preserve">(BEUTI) </w:t>
      </w:r>
      <w:r w:rsidR="00C660F5" w:rsidRPr="00302E51">
        <w:t xml:space="preserve">had a strong negative </w:t>
      </w:r>
      <w:r w:rsidR="001A3813">
        <w:t xml:space="preserve">correlation with </w:t>
      </w:r>
      <w:r w:rsidR="00C660F5" w:rsidRPr="00302E51">
        <w:t>juvenile/</w:t>
      </w:r>
      <w:r w:rsidR="006775F4">
        <w:t xml:space="preserve">adult </w:t>
      </w:r>
      <w:r w:rsidR="00C660F5" w:rsidRPr="00302E51">
        <w:t>Pacific sardine and larval northern anchovy</w:t>
      </w:r>
      <w:r w:rsidR="006775F4">
        <w:t xml:space="preserve"> </w:t>
      </w:r>
      <w:r w:rsidR="00C660F5" w:rsidRPr="00302E51">
        <w:t xml:space="preserve">and </w:t>
      </w:r>
      <w:r w:rsidR="00B962CB" w:rsidRPr="00302E51">
        <w:t xml:space="preserve">upwelling </w:t>
      </w:r>
      <w:r w:rsidR="001A3813">
        <w:t xml:space="preserve">strength </w:t>
      </w:r>
      <w:r w:rsidR="00B962CB" w:rsidRPr="00302E51">
        <w:t>(</w:t>
      </w:r>
      <w:r w:rsidR="00C660F5" w:rsidRPr="00302E51">
        <w:t>CUTI</w:t>
      </w:r>
      <w:r w:rsidR="00B962CB" w:rsidRPr="00302E51">
        <w:t>)</w:t>
      </w:r>
      <w:r w:rsidR="00B21283">
        <w:t xml:space="preserve"> </w:t>
      </w:r>
      <w:r w:rsidR="006775F4">
        <w:t>did as well</w:t>
      </w:r>
      <w:r w:rsidR="00583588" w:rsidRPr="00302E51">
        <w:t>.</w:t>
      </w:r>
      <w:r w:rsidR="00C660F5" w:rsidRPr="00302E51">
        <w:t xml:space="preserve"> </w:t>
      </w:r>
      <w:r w:rsidR="00583588" w:rsidRPr="00302E51">
        <w:t xml:space="preserve">The </w:t>
      </w:r>
      <w:r w:rsidR="00A25466" w:rsidRPr="00302E51">
        <w:t>relative abundance of Pacific sardine in coastal waters off of Central California</w:t>
      </w:r>
      <w:r w:rsidR="00A25466" w:rsidRPr="00302E51">
        <w:rPr>
          <w:rStyle w:val="CommentReference"/>
          <w:sz w:val="24"/>
          <w:szCs w:val="24"/>
        </w:rPr>
        <w:t xml:space="preserve"> </w:t>
      </w:r>
      <w:r w:rsidR="00583588" w:rsidRPr="00302E51">
        <w:t>has been shown to be lower</w:t>
      </w:r>
      <w:r w:rsidR="00A25466" w:rsidRPr="00302E51">
        <w:t xml:space="preserve"> during periods of </w:t>
      </w:r>
      <w:r w:rsidR="00583588" w:rsidRPr="00302E51">
        <w:t>strong</w:t>
      </w:r>
      <w:r w:rsidR="00A25466" w:rsidRPr="00302E51">
        <w:t xml:space="preserve"> upwelling (Santora et al. 2014, Ralston et al. 2015).</w:t>
      </w:r>
      <w:r w:rsidR="00583588" w:rsidRPr="00302E51">
        <w:t xml:space="preserve"> </w:t>
      </w:r>
      <w:r w:rsidR="00A35EFD" w:rsidRPr="00302E51">
        <w:t>This trend may</w:t>
      </w:r>
      <w:r w:rsidR="00496BC1" w:rsidRPr="00302E51">
        <w:t xml:space="preserve"> reflect a change in </w:t>
      </w:r>
      <w:r w:rsidR="00A35EFD" w:rsidRPr="00302E51">
        <w:t xml:space="preserve">the </w:t>
      </w:r>
      <w:r w:rsidR="00496BC1" w:rsidRPr="00302E51">
        <w:t xml:space="preserve">production </w:t>
      </w:r>
      <w:r w:rsidR="00A35EFD" w:rsidRPr="00302E51">
        <w:t xml:space="preserve">of Pacific sardine </w:t>
      </w:r>
      <w:r w:rsidR="00BB2505" w:rsidRPr="00302E51">
        <w:t xml:space="preserve">or a </w:t>
      </w:r>
      <w:r w:rsidR="00FE3C6B" w:rsidRPr="00302E51">
        <w:t>shift in the</w:t>
      </w:r>
      <w:r w:rsidR="00BB2505" w:rsidRPr="00302E51">
        <w:t>ir</w:t>
      </w:r>
      <w:r w:rsidR="00496BC1" w:rsidRPr="00302E51">
        <w:t xml:space="preserve"> relative </w:t>
      </w:r>
      <w:r w:rsidR="00FE3C6B" w:rsidRPr="00302E51">
        <w:t>distributio</w:t>
      </w:r>
      <w:r w:rsidR="00F107DA" w:rsidRPr="00302E51">
        <w:t>n.</w:t>
      </w:r>
      <w:r w:rsidR="00A25466" w:rsidRPr="00302E51">
        <w:t xml:space="preserve"> </w:t>
      </w:r>
      <w:r w:rsidR="00A35EFD" w:rsidRPr="00302E51">
        <w:t xml:space="preserve">In addition, a negative relationship between upwelling and </w:t>
      </w:r>
      <w:r w:rsidR="00F107DA" w:rsidRPr="00302E51">
        <w:t>nitrate flux</w:t>
      </w:r>
      <w:r w:rsidR="00A35EFD" w:rsidRPr="00302E51">
        <w:t xml:space="preserve"> and </w:t>
      </w:r>
      <w:r w:rsidR="00407CD0">
        <w:t>sardine recruitment</w:t>
      </w:r>
      <w:r w:rsidR="00B962CB" w:rsidRPr="00302E51">
        <w:t xml:space="preserve"> </w:t>
      </w:r>
      <w:r w:rsidR="00296786">
        <w:t>can generally</w:t>
      </w:r>
      <w:r w:rsidR="00296786" w:rsidRPr="00302E51">
        <w:t xml:space="preserve"> </w:t>
      </w:r>
      <w:r w:rsidR="00A35EFD" w:rsidRPr="00302E51">
        <w:t xml:space="preserve">be explained by the </w:t>
      </w:r>
      <w:r w:rsidR="00FE3C6B" w:rsidRPr="00302E51">
        <w:t>transfer</w:t>
      </w:r>
      <w:r w:rsidR="00A35EFD" w:rsidRPr="00302E51">
        <w:t xml:space="preserve"> of fish larvae </w:t>
      </w:r>
      <w:r w:rsidR="00BB2505" w:rsidRPr="00302E51">
        <w:t xml:space="preserve">to </w:t>
      </w:r>
      <w:r w:rsidR="00FE3C6B" w:rsidRPr="00302E51">
        <w:t xml:space="preserve">offshore </w:t>
      </w:r>
      <w:r w:rsidR="00BB2505" w:rsidRPr="00302E51">
        <w:t xml:space="preserve">areas </w:t>
      </w:r>
      <w:r w:rsidR="00FE3C6B" w:rsidRPr="00302E51">
        <w:t>where they have low chance of survival</w:t>
      </w:r>
      <w:r w:rsidR="00496BC1" w:rsidRPr="00302E51">
        <w:t xml:space="preserve"> </w:t>
      </w:r>
      <w:r w:rsidR="00BB2505" w:rsidRPr="00302E51">
        <w:t xml:space="preserve">during periods of strong </w:t>
      </w:r>
      <w:r w:rsidR="008E012B">
        <w:t xml:space="preserve">equatorward flow and </w:t>
      </w:r>
      <w:r w:rsidR="00BB2505" w:rsidRPr="00302E51">
        <w:t xml:space="preserve">upwelling </w:t>
      </w:r>
      <w:r w:rsidR="00496BC1" w:rsidRPr="008E012B">
        <w:t>(</w:t>
      </w:r>
      <w:r w:rsidR="00F02A09" w:rsidRPr="008E012B">
        <w:t>Bailey and Franci</w:t>
      </w:r>
      <w:r w:rsidR="008E012B" w:rsidRPr="008E012B">
        <w:t xml:space="preserve">s 1985, </w:t>
      </w:r>
      <w:r w:rsidR="00921F31" w:rsidRPr="008E012B">
        <w:t>Nieto</w:t>
      </w:r>
      <w:r w:rsidR="00921F31">
        <w:t xml:space="preserve"> et al. 2014</w:t>
      </w:r>
      <w:r w:rsidR="00A764F1" w:rsidRPr="00302E51">
        <w:t>)</w:t>
      </w:r>
      <w:r w:rsidR="00A764F1">
        <w:t xml:space="preserve">, </w:t>
      </w:r>
      <w:r w:rsidR="00B21283">
        <w:t>although</w:t>
      </w:r>
      <w:r w:rsidR="00A25466" w:rsidRPr="00302E51">
        <w:t xml:space="preserve"> </w:t>
      </w:r>
      <w:r w:rsidR="00BB2505" w:rsidRPr="00302E51">
        <w:t>o</w:t>
      </w:r>
      <w:r w:rsidR="00FE3C6B" w:rsidRPr="00302E51">
        <w:t xml:space="preserve">ur understanding of </w:t>
      </w:r>
      <w:r w:rsidR="00BB2505" w:rsidRPr="00302E51">
        <w:t xml:space="preserve">the mechanisms driving anchovy population dynamics </w:t>
      </w:r>
      <w:r w:rsidR="00496BC1" w:rsidRPr="00302E51">
        <w:t>is limited (</w:t>
      </w:r>
      <w:proofErr w:type="spellStart"/>
      <w:r w:rsidR="00FE3C6B" w:rsidRPr="00B21283">
        <w:t>Sydem</w:t>
      </w:r>
      <w:r w:rsidR="00BB2505" w:rsidRPr="00B21283">
        <w:t>a</w:t>
      </w:r>
      <w:r w:rsidR="00FE3C6B" w:rsidRPr="00B21283">
        <w:t>n</w:t>
      </w:r>
      <w:proofErr w:type="spellEnd"/>
      <w:r w:rsidR="00BB2505" w:rsidRPr="00B21283">
        <w:t xml:space="preserve"> et al. 2020</w:t>
      </w:r>
      <w:r w:rsidR="0037054E" w:rsidRPr="00302E51">
        <w:t>).</w:t>
      </w:r>
      <w:r w:rsidR="00296786">
        <w:t xml:space="preserve"> </w:t>
      </w:r>
      <w:r w:rsidR="006640F0">
        <w:t>We acknowledge</w:t>
      </w:r>
      <w:r w:rsidR="00A35EFD" w:rsidRPr="00302E51">
        <w:t xml:space="preserve"> that climate drivers often act in concert to influence community variability</w:t>
      </w:r>
      <w:r w:rsidR="00E56C48">
        <w:t>,</w:t>
      </w:r>
      <w:r w:rsidR="00A35EFD" w:rsidRPr="00302E51">
        <w:t xml:space="preserve"> and here we are evaluating the effects of the climate variables one at a time. An important next step of this work will be to examine whether including multiple climate covariates in the CCE biology model further improves the </w:t>
      </w:r>
      <w:r w:rsidR="006775F4">
        <w:t xml:space="preserve">forecast skill of the </w:t>
      </w:r>
      <w:r w:rsidR="00A35EFD" w:rsidRPr="00302E51">
        <w:t>model and our community state indicator. However, the individual climate variables are collinear and share information</w:t>
      </w:r>
      <w:r w:rsidR="006775F4">
        <w:t xml:space="preserve">, which affects our ability to makes inference on the covariates. </w:t>
      </w:r>
      <w:r w:rsidR="00296786">
        <w:t>Furthermo</w:t>
      </w:r>
      <w:r w:rsidR="00302E51">
        <w:t>r</w:t>
      </w:r>
      <w:r w:rsidR="00296786">
        <w:t xml:space="preserve">e, </w:t>
      </w:r>
      <w:r w:rsidR="006640F0">
        <w:t>our study</w:t>
      </w:r>
      <w:r w:rsidR="00296786" w:rsidRPr="007D07DB">
        <w:t xml:space="preserve"> is an attempt to synthesize a broader suite of </w:t>
      </w:r>
      <w:r w:rsidR="00296786">
        <w:t xml:space="preserve">community </w:t>
      </w:r>
      <w:r w:rsidR="00296786" w:rsidRPr="007D07DB">
        <w:t xml:space="preserve">indicators and </w:t>
      </w:r>
      <w:r w:rsidR="00302E51">
        <w:t xml:space="preserve">their response to climate perturbations and </w:t>
      </w:r>
      <w:r w:rsidR="00296786" w:rsidRPr="007D07DB">
        <w:t xml:space="preserve">therefore </w:t>
      </w:r>
      <w:r w:rsidR="00302E51" w:rsidRPr="007D07DB">
        <w:t xml:space="preserve">should not </w:t>
      </w:r>
      <w:r w:rsidR="00302E51">
        <w:t>be i</w:t>
      </w:r>
      <w:r w:rsidR="00296786" w:rsidRPr="007D07DB">
        <w:t>nterpreted as replacing or simplifying more detailed investigations</w:t>
      </w:r>
      <w:r w:rsidR="00302E51">
        <w:t xml:space="preserve"> into the drivers and mechani</w:t>
      </w:r>
      <w:r w:rsidR="0048540C">
        <w:t xml:space="preserve">stic understanding </w:t>
      </w:r>
      <w:r w:rsidR="00302E51">
        <w:t>of the indicators</w:t>
      </w:r>
      <w:r w:rsidR="0048540C">
        <w:t xml:space="preserve"> included here.</w:t>
      </w:r>
    </w:p>
    <w:p w14:paraId="36DE4200" w14:textId="0A502816" w:rsidR="005D68B6" w:rsidRDefault="00826650" w:rsidP="00333959">
      <w:pPr>
        <w:autoSpaceDE w:val="0"/>
        <w:autoSpaceDN w:val="0"/>
        <w:adjustRightInd w:val="0"/>
        <w:spacing w:line="480" w:lineRule="auto"/>
        <w:ind w:firstLine="720"/>
        <w:rPr>
          <w:ins w:id="367" w:author="Mary Hunsicker" w:date="2021-11-30T14:51:00Z"/>
        </w:rPr>
      </w:pPr>
      <w:r w:rsidRPr="00BC4A12">
        <w:rPr>
          <w:rFonts w:ascii="Times" w:hAnsi="Times" w:cs="Arial"/>
        </w:rPr>
        <w:lastRenderedPageBreak/>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r w:rsidR="005371E8">
        <w:rPr>
          <w:rFonts w:ascii="Times" w:hAnsi="Times" w:cs="Arial"/>
        </w:rPr>
        <w:t>o</w:t>
      </w:r>
      <w:r w:rsidR="009B371D">
        <w:rPr>
          <w:rFonts w:ascii="Times" w:hAnsi="Times" w:cs="Arial"/>
        </w:rPr>
        <w:t>n o</w:t>
      </w:r>
      <w:r w:rsidR="005371E8">
        <w:rPr>
          <w:rFonts w:ascii="Times" w:hAnsi="Times" w:cs="Arial"/>
        </w:rPr>
        <w:t xml:space="preserve">cean </w:t>
      </w:r>
      <w:r w:rsidR="00F14FC4">
        <w:rPr>
          <w:rFonts w:ascii="Times" w:hAnsi="Times" w:cs="Arial"/>
        </w:rPr>
        <w:t>model</w:t>
      </w:r>
      <w:r w:rsidR="005371E8">
        <w:rPr>
          <w:rFonts w:ascii="Times" w:hAnsi="Times" w:cs="Arial"/>
        </w:rPr>
        <w:t xml:space="preserve"> data derived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applied in </w:t>
      </w:r>
      <w:r w:rsidR="00AE77D8" w:rsidRPr="00BC4A12">
        <w:rPr>
          <w:rFonts w:ascii="Times" w:hAnsi="Times"/>
          <w:color w:val="000000"/>
        </w:rPr>
        <w:t>several recent</w:t>
      </w:r>
      <w:r w:rsidR="002F2F12" w:rsidRPr="00BC4A12">
        <w:rPr>
          <w:rFonts w:ascii="Times" w:hAnsi="Times"/>
          <w:color w:val="000000"/>
        </w:rPr>
        <w:t xml:space="preserve"> </w:t>
      </w:r>
      <w:r w:rsidR="00975037" w:rsidRPr="00BC4A12">
        <w:rPr>
          <w:rFonts w:ascii="Times" w:hAnsi="Times"/>
          <w:color w:val="000000"/>
        </w:rPr>
        <w:t>studies to examine how oceanographic processes affect fish recruitment variability</w:t>
      </w:r>
      <w:r w:rsidR="00C900D6" w:rsidRPr="00BC4A12">
        <w:rPr>
          <w:rFonts w:ascii="Times" w:hAnsi="Times"/>
          <w:color w:val="000000"/>
        </w:rPr>
        <w:t xml:space="preserve"> </w:t>
      </w:r>
      <w:r w:rsidR="00975037" w:rsidRPr="00BC4A12">
        <w:rPr>
          <w:rFonts w:ascii="Times" w:hAnsi="Times"/>
          <w:color w:val="000000"/>
        </w:rPr>
        <w:t>(</w:t>
      </w:r>
      <w:proofErr w:type="spellStart"/>
      <w:r w:rsidR="00975037" w:rsidRPr="00BC4A12">
        <w:rPr>
          <w:rFonts w:ascii="Times" w:hAnsi="Times"/>
          <w:color w:val="000000"/>
        </w:rPr>
        <w:t>Tolimieri</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 xml:space="preserve">2018, </w:t>
      </w:r>
      <w:proofErr w:type="spellStart"/>
      <w:r w:rsidR="00975037" w:rsidRPr="00BC4A12">
        <w:rPr>
          <w:rFonts w:ascii="Times" w:hAnsi="Times"/>
          <w:color w:val="000000"/>
        </w:rPr>
        <w:t>Haltuch</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S</w:t>
      </w:r>
      <w:r w:rsidR="00BC4A12" w:rsidRPr="00BC4A12">
        <w:rPr>
          <w:rFonts w:ascii="Times" w:hAnsi="Times" w:cs="Arial"/>
        </w:rPr>
        <w:t>iegelman-</w:t>
      </w:r>
      <w:proofErr w:type="spellStart"/>
      <w:r w:rsidR="00BC4A12" w:rsidRPr="00BC4A12">
        <w:rPr>
          <w:rFonts w:ascii="Times" w:hAnsi="Times" w:cs="Arial"/>
        </w:rPr>
        <w:t>Charbit</w:t>
      </w:r>
      <w:proofErr w:type="spellEnd"/>
      <w:r w:rsidR="00BC4A12" w:rsidRPr="00BC4A12">
        <w:rPr>
          <w:rFonts w:ascii="Times" w:hAnsi="Times" w:cs="Arial"/>
        </w:rPr>
        <w:t xml:space="preserve">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proofErr w:type="spellStart"/>
      <w:r w:rsidR="00AE77D8" w:rsidRPr="00BC4A12">
        <w:rPr>
          <w:rFonts w:ascii="Times" w:hAnsi="Times"/>
          <w:color w:val="000000"/>
        </w:rPr>
        <w:t>Abrahms</w:t>
      </w:r>
      <w:proofErr w:type="spellEnd"/>
      <w:r w:rsidR="00AE77D8" w:rsidRPr="00BC4A12">
        <w:rPr>
          <w:rFonts w:ascii="Times" w:hAnsi="Times"/>
          <w:color w:val="000000"/>
        </w:rPr>
        <w:t xml:space="preserve">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distributions (</w:t>
      </w:r>
      <w:proofErr w:type="spellStart"/>
      <w:r w:rsidR="002F2F12" w:rsidRPr="00BC4A12">
        <w:rPr>
          <w:rFonts w:ascii="Times" w:hAnsi="Times"/>
          <w:color w:val="000000"/>
        </w:rPr>
        <w:t>Muhling</w:t>
      </w:r>
      <w:proofErr w:type="spellEnd"/>
      <w:r w:rsidR="002F2F12" w:rsidRPr="00BC4A12">
        <w:rPr>
          <w:rFonts w:ascii="Times" w:hAnsi="Times"/>
          <w:color w:val="000000"/>
        </w:rPr>
        <w:t xml:space="preserve">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del w:id="368" w:author="Mary Hunsicker" w:date="2021-11-30T14:41:00Z">
        <w:r w:rsidR="00CF0B8F" w:rsidDel="00934FD4">
          <w:rPr>
            <w:rFonts w:ascii="Times" w:hAnsi="Times"/>
            <w:color w:val="000000"/>
          </w:rPr>
          <w:delText>t</w:delText>
        </w:r>
        <w:r w:rsidR="00EE6919" w:rsidDel="00934FD4">
          <w:rPr>
            <w:rFonts w:ascii="Times" w:hAnsi="Times"/>
            <w:color w:val="000000"/>
          </w:rPr>
          <w:delText>hat can</w:delText>
        </w:r>
        <w:r w:rsidR="00CF0B8F" w:rsidDel="00934FD4">
          <w:rPr>
            <w:rFonts w:ascii="Times" w:hAnsi="Times"/>
            <w:color w:val="000000"/>
          </w:rPr>
          <w:delText xml:space="preserve"> help resource managers and users</w:delText>
        </w:r>
        <w:r w:rsidR="00423719" w:rsidDel="00934FD4">
          <w:rPr>
            <w:rFonts w:ascii="Times" w:hAnsi="Times"/>
            <w:color w:val="000000"/>
          </w:rPr>
          <w:delText xml:space="preserve"> </w:delText>
        </w:r>
        <w:r w:rsidR="00CF0B8F" w:rsidDel="00934FD4">
          <w:rPr>
            <w:rFonts w:ascii="Times" w:hAnsi="Times"/>
            <w:color w:val="000000"/>
          </w:rPr>
          <w:delText>manage risks</w:delText>
        </w:r>
        <w:r w:rsidR="00423719" w:rsidRPr="00423719" w:rsidDel="00934FD4">
          <w:rPr>
            <w:rFonts w:ascii="Times" w:hAnsi="Times"/>
            <w:color w:val="000000"/>
          </w:rPr>
          <w:delText xml:space="preserve"> associated with </w:delText>
        </w:r>
        <w:r w:rsidR="00423719" w:rsidRPr="00423719" w:rsidDel="00934FD4">
          <w:rPr>
            <w:rFonts w:ascii="Times" w:eastAsiaTheme="minorHAnsi" w:hAnsi="Times"/>
          </w:rPr>
          <w:delText xml:space="preserve">fisheries bycatch and </w:delText>
        </w:r>
        <w:r w:rsidR="00423719" w:rsidRPr="00CF0B8F" w:rsidDel="00934FD4">
          <w:rPr>
            <w:rFonts w:ascii="Times" w:eastAsiaTheme="minorHAnsi" w:hAnsi="Times"/>
          </w:rPr>
          <w:delText>ship-strike</w:delText>
        </w:r>
        <w:r w:rsidR="00CF0B8F" w:rsidRPr="00CF0B8F" w:rsidDel="00934FD4">
          <w:rPr>
            <w:rFonts w:ascii="Times" w:eastAsiaTheme="minorHAnsi" w:hAnsi="Times"/>
          </w:rPr>
          <w:delText xml:space="preserve"> </w:delText>
        </w:r>
      </w:del>
      <w:r w:rsidR="00CF0B8F" w:rsidRPr="00CF0B8F">
        <w:rPr>
          <w:rFonts w:ascii="Times" w:eastAsiaTheme="minorHAnsi" w:hAnsi="Times"/>
        </w:rPr>
        <w:t>(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develop s</w:t>
      </w:r>
      <w:r w:rsidR="0019314A">
        <w:rPr>
          <w:rFonts w:ascii="Times" w:hAnsi="Times"/>
          <w:color w:val="000000"/>
        </w:rPr>
        <w:t>hort-term forecasts (1</w:t>
      </w:r>
      <w:r w:rsidR="00705D8F">
        <w:rPr>
          <w:rFonts w:ascii="Times" w:hAnsi="Times"/>
          <w:color w:val="000000"/>
        </w:rPr>
        <w:t>–</w:t>
      </w:r>
      <w:r w:rsidR="0019314A">
        <w:rPr>
          <w:rFonts w:ascii="Times" w:hAnsi="Times"/>
          <w:color w:val="000000"/>
        </w:rPr>
        <w:t xml:space="preserve">24 months) </w:t>
      </w:r>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r w:rsidR="0019314A">
        <w:rPr>
          <w:rFonts w:ascii="Times" w:hAnsi="Times"/>
          <w:color w:val="000000"/>
        </w:rPr>
        <w:t>(</w:t>
      </w:r>
      <w:proofErr w:type="spellStart"/>
      <w:r w:rsidR="001239BF">
        <w:rPr>
          <w:rFonts w:ascii="Times" w:hAnsi="Times"/>
          <w:color w:val="000000"/>
        </w:rPr>
        <w:t>Siedlecki</w:t>
      </w:r>
      <w:proofErr w:type="spellEnd"/>
      <w:r w:rsidR="001239BF">
        <w:rPr>
          <w:rFonts w:ascii="Times" w:hAnsi="Times"/>
          <w:color w:val="000000"/>
        </w:rPr>
        <w:t xml:space="preserve"> et al. 2016,</w:t>
      </w:r>
      <w:r w:rsidR="00BE09EC">
        <w:rPr>
          <w:rFonts w:ascii="Times" w:hAnsi="Times"/>
          <w:color w:val="000000"/>
        </w:rPr>
        <w:t xml:space="preserve"> Kaplan et al. 2016,</w:t>
      </w:r>
      <w:r w:rsidR="001239BF">
        <w:rPr>
          <w:rFonts w:ascii="Times" w:hAnsi="Times"/>
          <w:color w:val="000000"/>
        </w:rPr>
        <w:t xml:space="preserve"> </w:t>
      </w:r>
      <w:proofErr w:type="spellStart"/>
      <w:r w:rsidR="0019314A">
        <w:rPr>
          <w:rFonts w:ascii="Times" w:hAnsi="Times"/>
          <w:color w:val="000000"/>
        </w:rPr>
        <w:t>Jacox</w:t>
      </w:r>
      <w:proofErr w:type="spellEnd"/>
      <w:r w:rsidR="0019314A">
        <w:rPr>
          <w:rFonts w:ascii="Times" w:hAnsi="Times"/>
          <w:color w:val="000000"/>
        </w:rPr>
        <w:t xml:space="preserve"> et al. </w:t>
      </w:r>
      <w:r w:rsidR="00423719">
        <w:rPr>
          <w:rFonts w:ascii="Times" w:hAnsi="Times"/>
          <w:color w:val="000000"/>
        </w:rPr>
        <w:t>2020</w:t>
      </w:r>
      <w:r w:rsidR="00705D8F">
        <w:rPr>
          <w:rFonts w:ascii="Times" w:hAnsi="Times"/>
          <w:color w:val="000000"/>
        </w:rPr>
        <w:t xml:space="preserve">, </w:t>
      </w:r>
      <w:proofErr w:type="spellStart"/>
      <w:r w:rsidR="00705D8F">
        <w:rPr>
          <w:rFonts w:ascii="Times" w:hAnsi="Times"/>
          <w:color w:val="000000"/>
        </w:rPr>
        <w:t>Malick</w:t>
      </w:r>
      <w:proofErr w:type="spellEnd"/>
      <w:r w:rsidR="00705D8F">
        <w:rPr>
          <w:rFonts w:ascii="Times" w:hAnsi="Times"/>
          <w:color w:val="000000"/>
        </w:rPr>
        <w:t xml:space="preserve">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r w:rsidR="00A65162">
        <w:rPr>
          <w:rFonts w:ascii="Times" w:hAnsi="Times" w:cs="Arial"/>
        </w:rPr>
        <w:t>The lead</w:t>
      </w:r>
      <w:r w:rsidR="00407CD0">
        <w:rPr>
          <w:rFonts w:ascii="Times" w:hAnsi="Times" w:cs="Arial"/>
        </w:rPr>
        <w:t>-</w:t>
      </w:r>
      <w:r w:rsidR="00A65162">
        <w:rPr>
          <w:rFonts w:ascii="Times" w:hAnsi="Times" w:cs="Arial"/>
        </w:rPr>
        <w:t>time of such a forecast could be extended further by using forecasts of ocean conditions rather than observed conditions, and</w:t>
      </w:r>
      <w:r w:rsidR="004C0E68">
        <w:rPr>
          <w:rFonts w:ascii="Times" w:hAnsi="Times" w:cs="Arial"/>
        </w:rPr>
        <w:t xml:space="preserve"> ocean temperatures in the CCE can be skillfully forecast months to a year in advance, with particularly high skill in the late winter and spring (</w:t>
      </w:r>
      <w:proofErr w:type="spellStart"/>
      <w:r w:rsidR="004C0E68">
        <w:rPr>
          <w:rFonts w:ascii="Times" w:hAnsi="Times" w:cs="Arial"/>
        </w:rPr>
        <w:t>Jacox</w:t>
      </w:r>
      <w:proofErr w:type="spellEnd"/>
      <w:r w:rsidR="004C0E68">
        <w:rPr>
          <w:rFonts w:ascii="Times" w:hAnsi="Times" w:cs="Arial"/>
        </w:rPr>
        <w:t xml:space="preserve"> et al. 2019). </w:t>
      </w:r>
      <w:r w:rsidR="00FD4329">
        <w:rPr>
          <w:rFonts w:ascii="Times" w:hAnsi="Times" w:cs="Arial"/>
        </w:rPr>
        <w:t>As mentioned above, f</w:t>
      </w:r>
      <w:r w:rsidR="001239BF">
        <w:rPr>
          <w:rFonts w:ascii="Times" w:hAnsi="Times" w:cs="Arial"/>
        </w:rPr>
        <w:t xml:space="preserve">uture </w:t>
      </w:r>
      <w:r w:rsidR="00C900D6" w:rsidRPr="00BC4A12">
        <w:rPr>
          <w:rFonts w:ascii="Times" w:hAnsi="Times" w:cs="Arial"/>
        </w:rPr>
        <w:t>extensions of our 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r w:rsidR="00C900D6" w:rsidRPr="00BC4A12">
        <w:rPr>
          <w:rFonts w:ascii="Times" w:hAnsi="Times" w:cs="Arial"/>
        </w:rPr>
        <w:t>a combination</w:t>
      </w:r>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r w:rsidR="005162AD">
        <w:rPr>
          <w:rFonts w:ascii="Times" w:hAnsi="Times" w:cs="Arial"/>
        </w:rPr>
        <w:t xml:space="preserve">as well as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646C96BB" w14:textId="77777777" w:rsidR="007A5EEA" w:rsidDel="007A5EEA" w:rsidRDefault="007A5EEA" w:rsidP="007A5EEA">
      <w:pPr>
        <w:spacing w:line="480" w:lineRule="auto"/>
        <w:ind w:firstLine="720"/>
        <w:rPr>
          <w:del w:id="369" w:author="Mary Hunsicker" w:date="2021-11-30T14:52:00Z"/>
          <w:moveTo w:id="370" w:author="Mary Hunsicker" w:date="2021-11-30T14:51:00Z"/>
          <w:rFonts w:ascii="Times" w:hAnsi="Times"/>
        </w:rPr>
      </w:pPr>
      <w:moveToRangeStart w:id="371" w:author="Mary Hunsicker" w:date="2021-11-30T14:51:00Z" w:name="move89176295"/>
      <w:moveTo w:id="372" w:author="Mary Hunsicker" w:date="2021-11-30T14:51:00Z">
        <w:r>
          <w:rPr>
            <w:rFonts w:ascii="Times" w:hAnsi="Times"/>
          </w:rPr>
          <w:t xml:space="preserve">Using DFA to forecast attributes of community structure in the CCE allows us to create simultaneous forecasts of trends, or ‘ecosystem state’, and raw time series. This approach could also be applied individually to each dataset in our analysis to generate taxa-specific indicators (e.g., seabird productivity, juvenile fish abundance), though forecasts would be expected to differ </w:t>
        </w:r>
        <w:r>
          <w:rPr>
            <w:rFonts w:ascii="Times" w:hAnsi="Times"/>
          </w:rPr>
          <w:lastRenderedPageBreak/>
          <w:t xml:space="preserve">from those with the entire CCE data. Similarly, if ecosystem states were not a focus of inference, alternative forecast models could be applied (e.g., ARIMA or non-parametric models, Ward et al. 2014). Forecasts for individual time series from the DFA models used here can be seen as a mixture of the AR forecast on the estimated trends (Fig. 6), and linear effects of forecasted climate variables on each time series (Fig. 5). Species that have strong associations or loadings on the trend and estimated climate effects that are large in magnitude (e.g., market squid, Pacific sanddabs, </w:t>
        </w:r>
        <w:proofErr w:type="spellStart"/>
        <w:r>
          <w:rPr>
            <w:rFonts w:ascii="Times" w:hAnsi="Times"/>
          </w:rPr>
          <w:t>shortbelly</w:t>
        </w:r>
        <w:proofErr w:type="spellEnd"/>
        <w:r>
          <w:rPr>
            <w:rFonts w:ascii="Times" w:hAnsi="Times"/>
          </w:rPr>
          <w:t xml:space="preserve"> rockfish </w:t>
        </w:r>
        <w:r w:rsidRPr="0073006A">
          <w:rPr>
            <w:rFonts w:ascii="Times" w:hAnsi="Times"/>
            <w:i/>
          </w:rPr>
          <w:t xml:space="preserve">Sebastes </w:t>
        </w:r>
        <w:proofErr w:type="spellStart"/>
        <w:r w:rsidRPr="0073006A">
          <w:rPr>
            <w:rFonts w:ascii="Times" w:hAnsi="Times"/>
            <w:i/>
          </w:rPr>
          <w:t>jordani</w:t>
        </w:r>
        <w:proofErr w:type="spellEnd"/>
        <w:r>
          <w:rPr>
            <w:rFonts w:ascii="Times" w:hAnsi="Times"/>
          </w:rPr>
          <w:t xml:space="preserve">) are expected to have the most accurate predictions, while those species with weak loadings and weaker effects of climate variables (e.g., California </w:t>
        </w:r>
        <w:proofErr w:type="spellStart"/>
        <w:r>
          <w:rPr>
            <w:rFonts w:ascii="Times" w:hAnsi="Times"/>
          </w:rPr>
          <w:t>smoothtongue</w:t>
        </w:r>
        <w:proofErr w:type="spellEnd"/>
        <w:r>
          <w:rPr>
            <w:rFonts w:ascii="Times" w:hAnsi="Times"/>
          </w:rPr>
          <w:t xml:space="preserve"> (</w:t>
        </w:r>
        <w:proofErr w:type="spellStart"/>
        <w:r w:rsidRPr="0073006A">
          <w:rPr>
            <w:rFonts w:ascii="Times" w:hAnsi="Times"/>
            <w:i/>
          </w:rPr>
          <w:t>Leuroglossus</w:t>
        </w:r>
        <w:proofErr w:type="spellEnd"/>
        <w:r w:rsidRPr="0073006A">
          <w:rPr>
            <w:rFonts w:ascii="Times" w:hAnsi="Times"/>
            <w:i/>
          </w:rPr>
          <w:t xml:space="preserve"> </w:t>
        </w:r>
        <w:proofErr w:type="spellStart"/>
        <w:r w:rsidRPr="0073006A">
          <w:rPr>
            <w:rFonts w:ascii="Times" w:hAnsi="Times"/>
            <w:i/>
          </w:rPr>
          <w:t>stilbius</w:t>
        </w:r>
        <w:proofErr w:type="spellEnd"/>
        <w:r>
          <w:rPr>
            <w:rFonts w:ascii="Times" w:hAnsi="Times"/>
          </w:rPr>
          <w:t xml:space="preserve">) are expected to have worse forecast performance.   </w:t>
        </w:r>
      </w:moveTo>
    </w:p>
    <w:moveToRangeEnd w:id="371"/>
    <w:p w14:paraId="401E9D33" w14:textId="77777777" w:rsidR="007A5EEA" w:rsidRDefault="007A5EEA">
      <w:pPr>
        <w:spacing w:line="480" w:lineRule="auto"/>
        <w:ind w:firstLine="720"/>
        <w:pPrChange w:id="373" w:author="Mary Hunsicker" w:date="2021-11-30T14:52:00Z">
          <w:pPr>
            <w:autoSpaceDE w:val="0"/>
            <w:autoSpaceDN w:val="0"/>
            <w:adjustRightInd w:val="0"/>
            <w:spacing w:line="480" w:lineRule="auto"/>
            <w:ind w:firstLine="720"/>
          </w:pPr>
        </w:pPrChange>
      </w:pPr>
    </w:p>
    <w:p w14:paraId="67159C56" w14:textId="61C03887" w:rsidR="00695F8C" w:rsidRDefault="006775F4" w:rsidP="00A612C8">
      <w:pPr>
        <w:autoSpaceDE w:val="0"/>
        <w:autoSpaceDN w:val="0"/>
        <w:adjustRightInd w:val="0"/>
        <w:spacing w:line="480" w:lineRule="auto"/>
        <w:ind w:firstLine="720"/>
        <w:rPr>
          <w:rFonts w:eastAsiaTheme="minorHAnsi"/>
        </w:rPr>
      </w:pPr>
      <w:r w:rsidRPr="00302E51">
        <w:t>In the CCE, nonstationary relationships are an important consideration for producing reliable ecological forecasts in this ecosystem.</w:t>
      </w:r>
      <w:r>
        <w:t xml:space="preserve"> </w:t>
      </w:r>
      <w:r>
        <w:rPr>
          <w:rFonts w:ascii="Times" w:hAnsi="Times" w:cs="Arial"/>
        </w:rPr>
        <w:t>While the year-to-year variability in the estimated trend did appear to be stationary for our community models (Fig. 4, 6), the autocorrelation appeared to be nonstationary with the lag-1 autocorrelation between 2000</w:t>
      </w:r>
      <w:r>
        <w:rPr>
          <w:rFonts w:eastAsiaTheme="minorHAnsi"/>
        </w:rPr>
        <w:t>–</w:t>
      </w:r>
      <w:r>
        <w:rPr>
          <w:rFonts w:ascii="Times" w:hAnsi="Times" w:cs="Arial"/>
        </w:rPr>
        <w:t>present being significantly higher (0.82) than over the years 1981</w:t>
      </w:r>
      <w:r>
        <w:rPr>
          <w:rFonts w:eastAsiaTheme="minorHAnsi"/>
        </w:rPr>
        <w:t>–</w:t>
      </w:r>
      <w:r>
        <w:rPr>
          <w:rFonts w:ascii="Times" w:hAnsi="Times" w:cs="Arial"/>
        </w:rPr>
        <w:t xml:space="preserve">2000 (0.23). In addition to nonstationary variance parameters, future analyses may also consider nonstationary relationships in the covariate relationships, or potential 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 xml:space="preserve">2019, 2020 </w:t>
      </w:r>
      <w:proofErr w:type="spellStart"/>
      <w:proofErr w:type="gramStart"/>
      <w:r w:rsidR="007617E0" w:rsidRPr="00302E51">
        <w:t>a,b</w:t>
      </w:r>
      <w:proofErr w:type="gramEnd"/>
      <w:r w:rsidR="00D37ABC">
        <w:t>,c</w:t>
      </w:r>
      <w:proofErr w:type="spellEnd"/>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r w:rsidR="00FA7057" w:rsidRPr="00302E51">
        <w:t xml:space="preserve">, which have long time series that support robust statistical analysis of </w:t>
      </w:r>
      <w:proofErr w:type="spellStart"/>
      <w:r w:rsidR="00FA7057" w:rsidRPr="00302E51">
        <w:t>nonstationar</w:t>
      </w:r>
      <w:r w:rsidR="005D68B6" w:rsidRPr="00302E51">
        <w:t>it</w:t>
      </w:r>
      <w:r w:rsidR="00FA7057" w:rsidRPr="00302E51">
        <w:t>y</w:t>
      </w:r>
      <w:proofErr w:type="spellEnd"/>
      <w:r w:rsidR="00FA7057" w:rsidRPr="00302E51">
        <w:t xml:space="preserve"> in climate and biological systems</w:t>
      </w:r>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lastRenderedPageBreak/>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del w:id="374" w:author="Mary Hunsicker" w:date="2021-11-30T14:50:00Z">
        <w:r w:rsidR="009F4268" w:rsidRPr="00302E51" w:rsidDel="007A5EEA">
          <w:rPr>
            <w:rFonts w:eastAsiaTheme="minorHAnsi"/>
          </w:rPr>
          <w:delText xml:space="preserve">The problem of having few years of available data is an inescapable limitation for evaluating the possibility that nonstationary relationships might accompany emerging, novel climate conditions. </w:delText>
        </w:r>
        <w:r w:rsidR="001C12CE" w:rsidDel="007A5EEA">
          <w:rPr>
            <w:rFonts w:eastAsiaTheme="minorHAnsi"/>
          </w:rPr>
          <w:delText>Similarly, the considerable</w:delText>
        </w:r>
        <w:r w:rsidR="001C12CE" w:rsidRPr="0085605A" w:rsidDel="007A5EEA">
          <w:delText xml:space="preserve"> </w:delText>
        </w:r>
        <w:r w:rsidR="001C12CE" w:rsidRPr="0085605A" w:rsidDel="007A5EEA">
          <w:rPr>
            <w:rFonts w:eastAsiaTheme="minorHAnsi"/>
          </w:rPr>
          <w:delText xml:space="preserve">historical and paleoceanographic evidence </w:delText>
        </w:r>
        <w:r w:rsidR="001C12CE" w:rsidDel="007A5EEA">
          <w:rPr>
            <w:rFonts w:eastAsiaTheme="minorHAnsi"/>
          </w:rPr>
          <w:delText>for low frequency variability</w:delText>
        </w:r>
        <w:r w:rsidR="001C12CE" w:rsidRPr="0085605A" w:rsidDel="007A5EEA">
          <w:rPr>
            <w:rFonts w:eastAsiaTheme="minorHAnsi"/>
          </w:rPr>
          <w:delText xml:space="preserve"> in </w:delText>
        </w:r>
        <w:r w:rsidR="001C12CE" w:rsidDel="007A5EEA">
          <w:rPr>
            <w:rFonts w:eastAsiaTheme="minorHAnsi"/>
          </w:rPr>
          <w:delText xml:space="preserve">the </w:delText>
        </w:r>
        <w:r w:rsidR="001C12CE" w:rsidRPr="0085605A" w:rsidDel="007A5EEA">
          <w:rPr>
            <w:rFonts w:eastAsiaTheme="minorHAnsi"/>
          </w:rPr>
          <w:delText xml:space="preserve">productivity </w:delText>
        </w:r>
        <w:r w:rsidR="001C12CE" w:rsidDel="007A5EEA">
          <w:rPr>
            <w:rFonts w:eastAsiaTheme="minorHAnsi"/>
          </w:rPr>
          <w:delText>of ma</w:delText>
        </w:r>
        <w:r w:rsidR="001C12CE" w:rsidRPr="0085605A" w:rsidDel="007A5EEA">
          <w:rPr>
            <w:rFonts w:eastAsiaTheme="minorHAnsi"/>
          </w:rPr>
          <w:delText>ny key marine populations, particularly coastal pelagic species such as Pacific sardine and northern anchovy</w:delText>
        </w:r>
        <w:r w:rsidR="00A764F1" w:rsidDel="007A5EEA">
          <w:rPr>
            <w:rFonts w:eastAsiaTheme="minorHAnsi"/>
          </w:rPr>
          <w:delText>,</w:delText>
        </w:r>
        <w:r w:rsidR="001C12CE" w:rsidDel="007A5EEA">
          <w:rPr>
            <w:rFonts w:eastAsiaTheme="minorHAnsi"/>
          </w:rPr>
          <w:delText xml:space="preserve"> also complicates the challenges associated with detecting nonstationarity with data of a limited temporal duration</w:delText>
        </w:r>
        <w:r w:rsidR="00D37ABC" w:rsidDel="007A5EEA">
          <w:rPr>
            <w:rFonts w:eastAsiaTheme="minorHAnsi"/>
          </w:rPr>
          <w:delText xml:space="preserve"> </w:delText>
        </w:r>
        <w:r w:rsidR="001C12CE" w:rsidRPr="0085605A" w:rsidDel="007A5EEA">
          <w:rPr>
            <w:rFonts w:eastAsiaTheme="minorHAnsi"/>
          </w:rPr>
          <w:delText xml:space="preserve">(Baumgartner et al. 1992, </w:delText>
        </w:r>
        <w:r w:rsidR="001C12CE" w:rsidDel="007A5EEA">
          <w:rPr>
            <w:rFonts w:eastAsiaTheme="minorHAnsi"/>
          </w:rPr>
          <w:delText xml:space="preserve">MacCall 1996, </w:delText>
        </w:r>
        <w:r w:rsidR="001C12CE" w:rsidRPr="0085605A" w:rsidDel="007A5EEA">
          <w:rPr>
            <w:rFonts w:eastAsiaTheme="minorHAnsi"/>
          </w:rPr>
          <w:delText>Field et al. 2009),</w:delText>
        </w:r>
        <w:r w:rsidR="001C12CE" w:rsidDel="007A5EEA">
          <w:rPr>
            <w:rFonts w:eastAsiaTheme="minorHAnsi"/>
          </w:rPr>
          <w:delText xml:space="preserve"> although such patterns may lead to greater risk of “detecting” nonstationarity when in fact it may not exist</w:delText>
        </w:r>
        <w:r w:rsidDel="007A5EEA">
          <w:rPr>
            <w:rFonts w:eastAsiaTheme="minorHAnsi"/>
          </w:rPr>
          <w:delText xml:space="preserve"> (Cohn and Lins 2005, Milly et al. 2015)</w:delText>
        </w:r>
        <w:r w:rsidR="001C12CE" w:rsidDel="007A5EEA">
          <w:rPr>
            <w:rFonts w:eastAsiaTheme="minorHAnsi"/>
          </w:rPr>
          <w:delText>.</w:delText>
        </w:r>
        <w:r w:rsidR="001C12CE" w:rsidRPr="0085605A" w:rsidDel="007A5EEA">
          <w:rPr>
            <w:rFonts w:eastAsiaTheme="minorHAnsi"/>
          </w:rPr>
          <w:delText xml:space="preserve"> </w:delText>
        </w:r>
      </w:del>
      <w:r w:rsidR="009F4268" w:rsidRPr="00302E51">
        <w:rPr>
          <w:rFonts w:eastAsiaTheme="minorHAnsi"/>
        </w:rPr>
        <w:t xml:space="preserve">However, early indications from Alaska suggest the possibility that long-standing 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494E4670" w14:textId="3F57BD86" w:rsidR="008C301C" w:rsidDel="007A5EEA" w:rsidRDefault="007D7C6B" w:rsidP="00A612C8">
      <w:pPr>
        <w:spacing w:line="480" w:lineRule="auto"/>
        <w:ind w:firstLine="720"/>
        <w:rPr>
          <w:moveFrom w:id="375" w:author="Mary Hunsicker" w:date="2021-11-30T14:51:00Z"/>
          <w:rFonts w:ascii="Times" w:hAnsi="Times"/>
        </w:rPr>
      </w:pPr>
      <w:moveFromRangeStart w:id="376" w:author="Mary Hunsicker" w:date="2021-11-30T14:51:00Z" w:name="move89176295"/>
      <w:moveFrom w:id="377" w:author="Mary Hunsicker" w:date="2021-11-30T14:51:00Z">
        <w:r w:rsidDel="007A5EEA">
          <w:rPr>
            <w:rFonts w:ascii="Times" w:hAnsi="Times"/>
          </w:rPr>
          <w:t xml:space="preserve">Using DFA to forecast </w:t>
        </w:r>
        <w:r w:rsidR="00044F2E" w:rsidDel="007A5EEA">
          <w:rPr>
            <w:rFonts w:ascii="Times" w:hAnsi="Times"/>
          </w:rPr>
          <w:t xml:space="preserve">attributes of community structure </w:t>
        </w:r>
        <w:r w:rsidR="0062200A" w:rsidDel="007A5EEA">
          <w:rPr>
            <w:rFonts w:ascii="Times" w:hAnsi="Times"/>
          </w:rPr>
          <w:t xml:space="preserve">in </w:t>
        </w:r>
        <w:r w:rsidDel="007A5EEA">
          <w:rPr>
            <w:rFonts w:ascii="Times" w:hAnsi="Times"/>
          </w:rPr>
          <w:t xml:space="preserve">the CCE allows us to create simultaneous forecasts of trends, or </w:t>
        </w:r>
        <w:r w:rsidR="008577C9" w:rsidDel="007A5EEA">
          <w:rPr>
            <w:rFonts w:ascii="Times" w:hAnsi="Times"/>
          </w:rPr>
          <w:t>‘e</w:t>
        </w:r>
        <w:r w:rsidDel="007A5EEA">
          <w:rPr>
            <w:rFonts w:ascii="Times" w:hAnsi="Times"/>
          </w:rPr>
          <w:t>cosystem state</w:t>
        </w:r>
        <w:r w:rsidR="008577C9" w:rsidDel="007A5EEA">
          <w:rPr>
            <w:rFonts w:ascii="Times" w:hAnsi="Times"/>
          </w:rPr>
          <w:t>’</w:t>
        </w:r>
        <w:r w:rsidDel="007A5EEA">
          <w:rPr>
            <w:rFonts w:ascii="Times" w:hAnsi="Times"/>
          </w:rPr>
          <w:t xml:space="preserve">, and raw time series. </w:t>
        </w:r>
        <w:r w:rsidR="00D477DB" w:rsidDel="007A5EEA">
          <w:rPr>
            <w:rFonts w:ascii="Times" w:hAnsi="Times"/>
          </w:rPr>
          <w:t>This approach could also be applied individually to each dataset in our analysis to generate taxa</w:t>
        </w:r>
        <w:r w:rsidR="008577C9" w:rsidDel="007A5EEA">
          <w:rPr>
            <w:rFonts w:ascii="Times" w:hAnsi="Times"/>
          </w:rPr>
          <w:t>-</w:t>
        </w:r>
        <w:r w:rsidR="00D477DB" w:rsidDel="007A5EEA">
          <w:rPr>
            <w:rFonts w:ascii="Times" w:hAnsi="Times"/>
          </w:rPr>
          <w:t>specific indicators (e.g.</w:t>
        </w:r>
        <w:r w:rsidR="008577C9" w:rsidDel="007A5EEA">
          <w:rPr>
            <w:rFonts w:ascii="Times" w:hAnsi="Times"/>
          </w:rPr>
          <w:t>,</w:t>
        </w:r>
        <w:r w:rsidR="00D477DB" w:rsidDel="007A5EEA">
          <w:rPr>
            <w:rFonts w:ascii="Times" w:hAnsi="Times"/>
          </w:rPr>
          <w:t xml:space="preserve"> seabird productivity, juvenile fish abundance), though forecasts would be expected to differ from those with the entire CCE data. Similarly, if ecosystem states were not a focus of inference, alternative forecast models could be applied (e.g.</w:t>
        </w:r>
        <w:r w:rsidR="00773733" w:rsidDel="007A5EEA">
          <w:rPr>
            <w:rFonts w:ascii="Times" w:hAnsi="Times"/>
          </w:rPr>
          <w:t>,</w:t>
        </w:r>
        <w:r w:rsidR="00D477DB" w:rsidDel="007A5EEA">
          <w:rPr>
            <w:rFonts w:ascii="Times" w:hAnsi="Times"/>
          </w:rPr>
          <w:t xml:space="preserve"> ARIMA </w:t>
        </w:r>
        <w:r w:rsidR="00E56CDC" w:rsidDel="007A5EEA">
          <w:rPr>
            <w:rFonts w:ascii="Times" w:hAnsi="Times"/>
          </w:rPr>
          <w:t xml:space="preserve">or non-parametric </w:t>
        </w:r>
        <w:r w:rsidR="00D477DB" w:rsidDel="007A5EEA">
          <w:rPr>
            <w:rFonts w:ascii="Times" w:hAnsi="Times"/>
          </w:rPr>
          <w:t xml:space="preserve">models, Ward et al. 2014). </w:t>
        </w:r>
        <w:r w:rsidR="002A3084" w:rsidDel="007A5EEA">
          <w:rPr>
            <w:rFonts w:ascii="Times" w:hAnsi="Times"/>
          </w:rPr>
          <w:t xml:space="preserve">Forecasts for individual time series from the DFA models used here can be seen as a mixture of the </w:t>
        </w:r>
        <w:r w:rsidR="00512C63" w:rsidDel="007A5EEA">
          <w:rPr>
            <w:rFonts w:ascii="Times" w:hAnsi="Times"/>
          </w:rPr>
          <w:t xml:space="preserve">AR </w:t>
        </w:r>
        <w:r w:rsidR="002A3084" w:rsidDel="007A5EEA">
          <w:rPr>
            <w:rFonts w:ascii="Times" w:hAnsi="Times"/>
          </w:rPr>
          <w:t xml:space="preserve">forecast on the estimated trends (Fig. 6), and </w:t>
        </w:r>
        <w:r w:rsidR="00512C63" w:rsidDel="007A5EEA">
          <w:rPr>
            <w:rFonts w:ascii="Times" w:hAnsi="Times"/>
          </w:rPr>
          <w:t xml:space="preserve">linear </w:t>
        </w:r>
        <w:r w:rsidR="002A3084" w:rsidDel="007A5EEA">
          <w:rPr>
            <w:rFonts w:ascii="Times" w:hAnsi="Times"/>
          </w:rPr>
          <w:t>effects of forecasted climate variables on each time series (Fig. 5). Species that have strong associations or loadings on the trend and estimated climate effects that are large in magnitude (e.g.</w:t>
        </w:r>
        <w:r w:rsidR="008577C9" w:rsidDel="007A5EEA">
          <w:rPr>
            <w:rFonts w:ascii="Times" w:hAnsi="Times"/>
          </w:rPr>
          <w:t xml:space="preserve">, </w:t>
        </w:r>
        <w:r w:rsidR="001E19CC" w:rsidDel="007A5EEA">
          <w:rPr>
            <w:rFonts w:ascii="Times" w:hAnsi="Times"/>
          </w:rPr>
          <w:t xml:space="preserve">market squid, </w:t>
        </w:r>
        <w:r w:rsidR="0062200A" w:rsidDel="007A5EEA">
          <w:rPr>
            <w:rFonts w:ascii="Times" w:hAnsi="Times"/>
          </w:rPr>
          <w:t xml:space="preserve">Pacific </w:t>
        </w:r>
        <w:r w:rsidR="001E19CC" w:rsidDel="007A5EEA">
          <w:rPr>
            <w:rFonts w:ascii="Times" w:hAnsi="Times"/>
          </w:rPr>
          <w:t>sanddabs, shortbelly rockfish</w:t>
        </w:r>
        <w:r w:rsidR="0062200A" w:rsidDel="007A5EEA">
          <w:rPr>
            <w:rFonts w:ascii="Times" w:hAnsi="Times"/>
          </w:rPr>
          <w:t xml:space="preserve"> </w:t>
        </w:r>
        <w:r w:rsidR="0062200A" w:rsidRPr="0073006A" w:rsidDel="007A5EEA">
          <w:rPr>
            <w:rFonts w:ascii="Times" w:hAnsi="Times"/>
            <w:i/>
          </w:rPr>
          <w:t>Sebastes jordani</w:t>
        </w:r>
        <w:r w:rsidR="002A3084" w:rsidDel="007A5EEA">
          <w:rPr>
            <w:rFonts w:ascii="Times" w:hAnsi="Times"/>
          </w:rPr>
          <w:t>) are expected to have the most accurate predictions, while those species with weak loadings and weaker effects of climate variables (</w:t>
        </w:r>
        <w:r w:rsidR="008577C9" w:rsidDel="007A5EEA">
          <w:rPr>
            <w:rFonts w:ascii="Times" w:hAnsi="Times"/>
          </w:rPr>
          <w:t xml:space="preserve">e.g., </w:t>
        </w:r>
        <w:r w:rsidR="002A3084" w:rsidDel="007A5EEA">
          <w:rPr>
            <w:rFonts w:ascii="Times" w:hAnsi="Times"/>
          </w:rPr>
          <w:t>California smoothto</w:t>
        </w:r>
        <w:r w:rsidR="00DA4875" w:rsidDel="007A5EEA">
          <w:rPr>
            <w:rFonts w:ascii="Times" w:hAnsi="Times"/>
          </w:rPr>
          <w:t>n</w:t>
        </w:r>
        <w:r w:rsidR="002A3084" w:rsidDel="007A5EEA">
          <w:rPr>
            <w:rFonts w:ascii="Times" w:hAnsi="Times"/>
          </w:rPr>
          <w:t>g</w:t>
        </w:r>
        <w:r w:rsidR="00DA4875" w:rsidDel="007A5EEA">
          <w:rPr>
            <w:rFonts w:ascii="Times" w:hAnsi="Times"/>
          </w:rPr>
          <w:t>u</w:t>
        </w:r>
        <w:r w:rsidR="002A3084" w:rsidDel="007A5EEA">
          <w:rPr>
            <w:rFonts w:ascii="Times" w:hAnsi="Times"/>
          </w:rPr>
          <w:t>e</w:t>
        </w:r>
        <w:r w:rsidR="0062200A" w:rsidDel="007A5EEA">
          <w:rPr>
            <w:rFonts w:ascii="Times" w:hAnsi="Times"/>
          </w:rPr>
          <w:t xml:space="preserve"> </w:t>
        </w:r>
        <w:r w:rsidR="00BA7FF1" w:rsidDel="007A5EEA">
          <w:rPr>
            <w:rFonts w:ascii="Times" w:hAnsi="Times"/>
          </w:rPr>
          <w:t>(</w:t>
        </w:r>
        <w:r w:rsidR="0062200A" w:rsidRPr="0073006A" w:rsidDel="007A5EEA">
          <w:rPr>
            <w:rFonts w:ascii="Times" w:hAnsi="Times"/>
            <w:i/>
          </w:rPr>
          <w:t>Leuroglossus stilbius</w:t>
        </w:r>
        <w:r w:rsidR="002A3084" w:rsidDel="007A5EEA">
          <w:rPr>
            <w:rFonts w:ascii="Times" w:hAnsi="Times"/>
          </w:rPr>
          <w:t>)</w:t>
        </w:r>
        <w:r w:rsidR="00D477DB" w:rsidDel="007A5EEA">
          <w:rPr>
            <w:rFonts w:ascii="Times" w:hAnsi="Times"/>
          </w:rPr>
          <w:t xml:space="preserve"> </w:t>
        </w:r>
        <w:r w:rsidR="002A3084" w:rsidDel="007A5EEA">
          <w:rPr>
            <w:rFonts w:ascii="Times" w:hAnsi="Times"/>
          </w:rPr>
          <w:t xml:space="preserve">are expected to have worse forecast performance. </w:t>
        </w:r>
        <w:r w:rsidDel="007A5EEA">
          <w:rPr>
            <w:rFonts w:ascii="Times" w:hAnsi="Times"/>
          </w:rPr>
          <w:t xml:space="preserve">  </w:t>
        </w:r>
      </w:moveFrom>
    </w:p>
    <w:moveFromRangeEnd w:id="376"/>
    <w:p w14:paraId="6BF1438B" w14:textId="7EE4B247" w:rsidR="008D63C5" w:rsidRPr="002236C9" w:rsidRDefault="006C554B" w:rsidP="00A612C8">
      <w:pPr>
        <w:spacing w:line="480" w:lineRule="auto"/>
        <w:ind w:firstLine="720"/>
        <w:rPr>
          <w:rFonts w:ascii="Times" w:hAnsi="Times"/>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ins w:id="378" w:author="Mary Hunsicker" w:date="2021-11-30T10:45:00Z">
        <w:r w:rsidR="000400B4">
          <w:rPr>
            <w:rFonts w:ascii="Times" w:hAnsi="Times" w:cs="Arial"/>
          </w:rPr>
          <w:t xml:space="preserve">Our intention is to </w:t>
        </w:r>
      </w:ins>
      <w:ins w:id="379" w:author="Mary Hunsicker" w:date="2021-11-30T10:49:00Z">
        <w:r w:rsidR="000400B4">
          <w:rPr>
            <w:rFonts w:ascii="Times" w:hAnsi="Times" w:cs="Arial"/>
          </w:rPr>
          <w:t xml:space="preserve">continually </w:t>
        </w:r>
      </w:ins>
      <w:ins w:id="380" w:author="Mary Hunsicker" w:date="2021-11-30T10:47:00Z">
        <w:r w:rsidR="000400B4">
          <w:rPr>
            <w:rFonts w:ascii="Times" w:hAnsi="Times" w:cs="Arial"/>
          </w:rPr>
          <w:t>update</w:t>
        </w:r>
      </w:ins>
      <w:ins w:id="381" w:author="Mary Hunsicker" w:date="2021-11-30T10:45:00Z">
        <w:r w:rsidR="000400B4">
          <w:rPr>
            <w:rFonts w:ascii="Times" w:hAnsi="Times" w:cs="Arial"/>
          </w:rPr>
          <w:t xml:space="preserve"> our an</w:t>
        </w:r>
      </w:ins>
      <w:ins w:id="382" w:author="Mary Hunsicker" w:date="2021-11-30T10:46:00Z">
        <w:r w:rsidR="000400B4">
          <w:rPr>
            <w:rFonts w:ascii="Times" w:hAnsi="Times" w:cs="Arial"/>
          </w:rPr>
          <w:t xml:space="preserve">alyses when new data become </w:t>
        </w:r>
      </w:ins>
      <w:ins w:id="383" w:author="Mary Hunsicker" w:date="2021-11-30T10:48:00Z">
        <w:r w:rsidR="000400B4">
          <w:rPr>
            <w:rFonts w:ascii="Times" w:hAnsi="Times" w:cs="Arial"/>
          </w:rPr>
          <w:t xml:space="preserve">available </w:t>
        </w:r>
      </w:ins>
      <w:ins w:id="384" w:author="Mary Hunsicker" w:date="2021-11-30T10:46:00Z">
        <w:r w:rsidR="000400B4">
          <w:rPr>
            <w:rFonts w:ascii="Times" w:hAnsi="Times" w:cs="Arial"/>
          </w:rPr>
          <w:t xml:space="preserve">to provide the most </w:t>
        </w:r>
      </w:ins>
      <w:ins w:id="385" w:author="Mary Hunsicker" w:date="2021-11-30T10:47:00Z">
        <w:r w:rsidR="000400B4">
          <w:rPr>
            <w:rFonts w:ascii="Times" w:hAnsi="Times" w:cs="Arial"/>
          </w:rPr>
          <w:t>up-to-date information on the CCE community state</w:t>
        </w:r>
      </w:ins>
      <w:ins w:id="386" w:author="Mary Hunsicker" w:date="2021-11-30T10:52:00Z">
        <w:r w:rsidR="003E23F4">
          <w:rPr>
            <w:rFonts w:ascii="Times" w:hAnsi="Times" w:cs="Arial"/>
          </w:rPr>
          <w:t xml:space="preserve"> for scientists, managers, and stakeholders. </w:t>
        </w:r>
      </w:ins>
      <w:r w:rsidR="00F56CA1">
        <w:rPr>
          <w:rFonts w:ascii="Times" w:hAnsi="Times" w:cs="Arial"/>
        </w:rPr>
        <w:t xml:space="preserve">The </w:t>
      </w:r>
      <w:r w:rsidR="00830EB5">
        <w:rPr>
          <w:rFonts w:ascii="Times" w:hAnsi="Times" w:cs="Arial"/>
        </w:rPr>
        <w:t xml:space="preserve">combination of long-term monitoring surveys and data with the </w:t>
      </w:r>
      <w:r w:rsidR="00F56CA1">
        <w:rPr>
          <w:rFonts w:ascii="Times" w:hAnsi="Times" w:cs="Arial"/>
        </w:rPr>
        <w:t>modeling framework</w:t>
      </w:r>
      <w:r w:rsidR="000F6FB2">
        <w:rPr>
          <w:rFonts w:ascii="Times" w:hAnsi="Times" w:cs="Arial"/>
        </w:rPr>
        <w:t xml:space="preserve"> we advance here</w:t>
      </w:r>
      <w:r w:rsidR="00F56CA1">
        <w:rPr>
          <w:rFonts w:ascii="Times" w:hAnsi="Times" w:cs="Arial"/>
        </w:rPr>
        <w:t xml:space="preserve"> c</w:t>
      </w:r>
      <w:r w:rsidR="00A35397">
        <w:rPr>
          <w:rFonts w:ascii="Times" w:hAnsi="Times" w:cs="Arial"/>
        </w:rPr>
        <w:t>an</w:t>
      </w:r>
      <w:r w:rsidR="00F56CA1">
        <w:rPr>
          <w:rFonts w:ascii="Times" w:hAnsi="Times" w:cs="Arial"/>
        </w:rPr>
        <w:t xml:space="preserve"> </w:t>
      </w:r>
      <w:r w:rsidR="003E6AF5">
        <w:rPr>
          <w:rFonts w:ascii="Times" w:hAnsi="Times" w:cs="Arial"/>
        </w:rPr>
        <w:t xml:space="preserve">also help scientists </w:t>
      </w:r>
      <w:r w:rsidR="00F56CA1">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sidR="00F56CA1">
        <w:rPr>
          <w:rFonts w:ascii="Times" w:hAnsi="Times" w:cs="Arial"/>
        </w:rPr>
        <w:t>variables</w:t>
      </w:r>
      <w:r w:rsidR="003E6AF5">
        <w:rPr>
          <w:rFonts w:ascii="Times" w:hAnsi="Times" w:cs="Arial"/>
        </w:rPr>
        <w:t xml:space="preserve"> of ecosystem change </w:t>
      </w:r>
      <w:r w:rsidR="00F56CA1">
        <w:rPr>
          <w:rFonts w:ascii="Times" w:hAnsi="Times" w:cs="Arial"/>
        </w:rPr>
        <w:t>that are summarized for</w:t>
      </w:r>
      <w:r w:rsidR="003E6AF5">
        <w:rPr>
          <w:rFonts w:ascii="Times" w:hAnsi="Times" w:cs="Arial"/>
        </w:rPr>
        <w:t xml:space="preserve"> </w:t>
      </w:r>
      <w:r w:rsidR="00F56CA1">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For example, </w:t>
      </w:r>
      <w:r w:rsidR="00F56CA1">
        <w:rPr>
          <w:rFonts w:ascii="Times" w:hAnsi="Times" w:cs="Arial"/>
        </w:rPr>
        <w:t xml:space="preserve">it might be prudent to emphasize </w:t>
      </w:r>
      <w:r w:rsidR="003E6AF5">
        <w:rPr>
          <w:rFonts w:ascii="Times" w:hAnsi="Times" w:cs="Arial"/>
        </w:rPr>
        <w:t xml:space="preserve">ecological time series that load strongest on ecosystem state </w:t>
      </w:r>
      <w:r w:rsidR="00F56CA1">
        <w:rPr>
          <w:rFonts w:ascii="Times" w:hAnsi="Times" w:cs="Arial"/>
        </w:rPr>
        <w:t>trends and demonstrate strong</w:t>
      </w:r>
      <w:r w:rsidR="000A0BB7">
        <w:rPr>
          <w:rFonts w:ascii="Times" w:hAnsi="Times" w:cs="Arial"/>
        </w:rPr>
        <w:t xml:space="preserve">, </w:t>
      </w:r>
      <w:r w:rsidR="00F56CA1">
        <w:rPr>
          <w:rFonts w:ascii="Times" w:hAnsi="Times" w:cs="Arial"/>
        </w:rPr>
        <w:t xml:space="preserve">predictable relationships with climate </w:t>
      </w:r>
      <w:r w:rsidR="000A0BB7">
        <w:rPr>
          <w:rFonts w:ascii="Times" w:hAnsi="Times" w:cs="Arial"/>
        </w:rPr>
        <w:t>variables (</w:t>
      </w:r>
      <w:r w:rsidR="00F56CA1">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r w:rsidR="002236C9">
        <w:rPr>
          <w:rFonts w:ascii="Times" w:hAnsi="Times" w:cs="Arial"/>
        </w:rPr>
        <w:t xml:space="preserve">on </w:t>
      </w:r>
      <w:r w:rsidR="000F6FB2">
        <w:rPr>
          <w:rFonts w:ascii="Times" w:hAnsi="Times" w:cs="Arial"/>
        </w:rPr>
        <w:t xml:space="preserve">shared trends of community variability </w:t>
      </w:r>
      <w:r w:rsidR="002236C9">
        <w:rPr>
          <w:rFonts w:ascii="Times" w:hAnsi="Times" w:cs="Arial"/>
        </w:rPr>
        <w:t xml:space="preserve">or have low forecast skill with environmental variables.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w:t>
      </w:r>
      <w:r w:rsidR="008D63C5">
        <w:rPr>
          <w:rFonts w:ascii="Times" w:hAnsi="Times" w:cs="Arial"/>
        </w:rPr>
        <w:lastRenderedPageBreak/>
        <w:t xml:space="preserve">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r w:rsidR="001C12CE">
        <w:t xml:space="preserve">Finally, our approach provides a quantitative way to help managers discern short-term periods of unusual community dynamics and/or high variability—such as the 2014-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applied here will become increasingly valuable </w:t>
      </w:r>
      <w:r w:rsidR="004E2090">
        <w:rPr>
          <w:rFonts w:ascii="Times" w:hAnsi="Times" w:cs="Arial"/>
          <w:szCs w:val="22"/>
        </w:rPr>
        <w:t>for marine resource management and conservation</w:t>
      </w:r>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719B4324" w14:textId="655CCF39" w:rsidR="00F363CC" w:rsidRPr="00B349E3" w:rsidRDefault="0093154E" w:rsidP="00B349E3">
      <w:pPr>
        <w:spacing w:line="480" w:lineRule="auto"/>
        <w:rPr>
          <w:ins w:id="387" w:author="Mary Hunsicker" w:date="2021-12-03T14:56:00Z"/>
          <w:rPrChange w:id="388" w:author="Mary Hunsicker" w:date="2021-12-03T14:59:00Z">
            <w:rPr>
              <w:ins w:id="389" w:author="Mary Hunsicker" w:date="2021-12-03T14:56:00Z"/>
            </w:rPr>
          </w:rPrChange>
        </w:rPr>
        <w:pPrChange w:id="390" w:author="Mary Hunsicker" w:date="2021-12-03T14:59:00Z">
          <w:pPr/>
        </w:pPrChange>
      </w:pPr>
      <w:r w:rsidRPr="00B349E3">
        <w:rPr>
          <w:rPrChange w:id="391" w:author="Mary Hunsicker" w:date="2021-12-03T14:59:00Z">
            <w:rPr>
              <w:rFonts w:ascii="Times" w:hAnsi="Times" w:cs="Arial"/>
            </w:rPr>
          </w:rPrChange>
        </w:rPr>
        <w:t xml:space="preserve">We thank those who have spent countless hours planning field surveys and collecting data for the invaluable time series used in our study. </w:t>
      </w:r>
      <w:r w:rsidR="008548D1" w:rsidRPr="00B349E3">
        <w:t xml:space="preserve">We thank the U.S. Fish and Wildlife Service for granting permission and providing resources to conduct research on the Farallon Islands National Wildlife Refuge. Funders for Point Blue’s Farallon Research Program include the </w:t>
      </w:r>
      <w:proofErr w:type="spellStart"/>
      <w:r w:rsidR="008548D1" w:rsidRPr="00B349E3">
        <w:t>Bently</w:t>
      </w:r>
      <w:proofErr w:type="spellEnd"/>
      <w:r w:rsidR="008548D1" w:rsidRPr="00B349E3">
        <w:t xml:space="preserve"> Foundation, Elinor Patterson Baker Trust, Bernice Barbour Foundation, Frank A. </w:t>
      </w:r>
      <w:proofErr w:type="spellStart"/>
      <w:r w:rsidR="008548D1" w:rsidRPr="00B349E3">
        <w:t>Campini</w:t>
      </w:r>
      <w:proofErr w:type="spellEnd"/>
      <w:r w:rsidR="008548D1" w:rsidRPr="00B349E3">
        <w:t xml:space="preserve"> Foundation, Grand Foundation, Kimball Foundation, </w:t>
      </w:r>
      <w:proofErr w:type="spellStart"/>
      <w:r w:rsidR="008548D1" w:rsidRPr="00B349E3">
        <w:t>Marisla</w:t>
      </w:r>
      <w:proofErr w:type="spellEnd"/>
      <w:r w:rsidR="008548D1" w:rsidRPr="00B349E3">
        <w:t xml:space="preserve"> Foundation, Giles W. and Elise G. Mead Foundation, Moore Family Foundation, RHE Charitable Foundation, </w:t>
      </w:r>
      <w:proofErr w:type="spellStart"/>
      <w:r w:rsidR="008548D1" w:rsidRPr="00B349E3">
        <w:t>Volgenau</w:t>
      </w:r>
      <w:proofErr w:type="spellEnd"/>
      <w:r w:rsidR="008548D1" w:rsidRPr="00B349E3">
        <w:t xml:space="preserve"> Foundation, and numerous individual donors. </w:t>
      </w:r>
      <w:r w:rsidR="003957FC" w:rsidRPr="00B349E3">
        <w:rPr>
          <w:rPrChange w:id="392" w:author="Mary Hunsicker" w:date="2021-12-03T14:59:00Z">
            <w:rPr>
              <w:rFonts w:ascii="Times" w:hAnsi="Times" w:cs="Arial"/>
            </w:rPr>
          </w:rPrChange>
        </w:rPr>
        <w:t xml:space="preserve">We thank B. Feist for creating the map of the sampling areas (Figure 1). </w:t>
      </w:r>
      <w:r w:rsidR="00512C63" w:rsidRPr="00B349E3">
        <w:rPr>
          <w:rPrChange w:id="393" w:author="Mary Hunsicker" w:date="2021-12-03T14:59:00Z">
            <w:rPr>
              <w:rFonts w:ascii="Times" w:hAnsi="Times" w:cs="Arial"/>
            </w:rPr>
          </w:rPrChange>
        </w:rPr>
        <w:t xml:space="preserve">We thank N. </w:t>
      </w:r>
      <w:proofErr w:type="spellStart"/>
      <w:r w:rsidR="00512C63" w:rsidRPr="00B349E3">
        <w:rPr>
          <w:rPrChange w:id="394" w:author="Mary Hunsicker" w:date="2021-12-03T14:59:00Z">
            <w:rPr>
              <w:rFonts w:ascii="Times" w:hAnsi="Times" w:cs="Arial"/>
            </w:rPr>
          </w:rPrChange>
        </w:rPr>
        <w:t>Tolim</w:t>
      </w:r>
      <w:r w:rsidR="0062200A" w:rsidRPr="00B349E3">
        <w:rPr>
          <w:rPrChange w:id="395" w:author="Mary Hunsicker" w:date="2021-12-03T14:59:00Z">
            <w:rPr>
              <w:rFonts w:ascii="Times" w:hAnsi="Times" w:cs="Arial"/>
            </w:rPr>
          </w:rPrChange>
        </w:rPr>
        <w:t>i</w:t>
      </w:r>
      <w:r w:rsidR="00512C63" w:rsidRPr="00B349E3">
        <w:rPr>
          <w:rPrChange w:id="396" w:author="Mary Hunsicker" w:date="2021-12-03T14:59:00Z">
            <w:rPr>
              <w:rFonts w:ascii="Times" w:hAnsi="Times" w:cs="Arial"/>
            </w:rPr>
          </w:rPrChange>
        </w:rPr>
        <w:t>eri</w:t>
      </w:r>
      <w:proofErr w:type="spellEnd"/>
      <w:r w:rsidR="00512C63" w:rsidRPr="00B349E3">
        <w:rPr>
          <w:rPrChange w:id="397" w:author="Mary Hunsicker" w:date="2021-12-03T14:59:00Z">
            <w:rPr>
              <w:rFonts w:ascii="Times" w:hAnsi="Times" w:cs="Arial"/>
            </w:rPr>
          </w:rPrChange>
        </w:rPr>
        <w:t xml:space="preserve"> and T.L. Rogers for their helpful comments that improved this manuscript.</w:t>
      </w:r>
      <w:ins w:id="398" w:author="Mary Hunsicker" w:date="2021-11-29T10:28:00Z">
        <w:r w:rsidR="00EA0029" w:rsidRPr="00B349E3">
          <w:rPr>
            <w:rPrChange w:id="399" w:author="Mary Hunsicker" w:date="2021-12-03T14:59:00Z">
              <w:rPr>
                <w:rFonts w:ascii="Times" w:hAnsi="Times" w:cs="Arial"/>
              </w:rPr>
            </w:rPrChange>
          </w:rPr>
          <w:t xml:space="preserve"> We thank </w:t>
        </w:r>
      </w:ins>
      <w:ins w:id="400" w:author="Mary Hunsicker" w:date="2021-11-29T10:29:00Z">
        <w:r w:rsidR="00EA0029" w:rsidRPr="00B349E3">
          <w:rPr>
            <w:rPrChange w:id="401" w:author="Mary Hunsicker" w:date="2021-12-03T14:59:00Z">
              <w:rPr>
                <w:rFonts w:ascii="Times" w:hAnsi="Times" w:cs="Arial"/>
              </w:rPr>
            </w:rPrChange>
          </w:rPr>
          <w:t xml:space="preserve">the </w:t>
        </w:r>
      </w:ins>
      <w:ins w:id="402" w:author="Mary Hunsicker" w:date="2021-12-03T15:00:00Z">
        <w:r w:rsidR="00B349E3">
          <w:t xml:space="preserve">Journal’s academic editor, Wei Yu, and two </w:t>
        </w:r>
      </w:ins>
      <w:ins w:id="403" w:author="Mary Hunsicker" w:date="2021-11-29T10:28:00Z">
        <w:r w:rsidR="00EA0029" w:rsidRPr="00B349E3">
          <w:rPr>
            <w:rPrChange w:id="404" w:author="Mary Hunsicker" w:date="2021-12-03T14:59:00Z">
              <w:rPr>
                <w:rFonts w:ascii="Times" w:hAnsi="Times" w:cs="Arial"/>
              </w:rPr>
            </w:rPrChange>
          </w:rPr>
          <w:t xml:space="preserve">reviewers, </w:t>
        </w:r>
      </w:ins>
      <w:proofErr w:type="spellStart"/>
      <w:ins w:id="405" w:author="Mary Hunsicker" w:date="2021-12-03T14:59:00Z">
        <w:r w:rsidR="00B349E3" w:rsidRPr="00B349E3">
          <w:rPr>
            <w:color w:val="222222"/>
            <w:shd w:val="clear" w:color="auto" w:fill="FFFFFF"/>
            <w:rPrChange w:id="406" w:author="Mary Hunsicker" w:date="2021-12-03T14:59:00Z">
              <w:rPr>
                <w:rFonts w:ascii="Arial" w:hAnsi="Arial" w:cs="Arial"/>
                <w:color w:val="222222"/>
                <w:shd w:val="clear" w:color="auto" w:fill="FFFFFF"/>
              </w:rPr>
            </w:rPrChange>
          </w:rPr>
          <w:t>Shuyang</w:t>
        </w:r>
        <w:proofErr w:type="spellEnd"/>
        <w:r w:rsidR="00B349E3" w:rsidRPr="00B349E3">
          <w:rPr>
            <w:color w:val="222222"/>
            <w:shd w:val="clear" w:color="auto" w:fill="FFFFFF"/>
            <w:rPrChange w:id="407" w:author="Mary Hunsicker" w:date="2021-12-03T14:59:00Z">
              <w:rPr>
                <w:rFonts w:ascii="Arial" w:hAnsi="Arial" w:cs="Arial"/>
                <w:color w:val="222222"/>
                <w:shd w:val="clear" w:color="auto" w:fill="FFFFFF"/>
              </w:rPr>
            </w:rPrChange>
          </w:rPr>
          <w:t xml:space="preserve"> Ma</w:t>
        </w:r>
      </w:ins>
      <w:ins w:id="408" w:author="Mary Hunsicker" w:date="2021-12-03T15:00:00Z">
        <w:r w:rsidR="00B349E3">
          <w:t xml:space="preserve"> </w:t>
        </w:r>
      </w:ins>
      <w:ins w:id="409" w:author="Mary Hunsicker" w:date="2021-11-29T10:28:00Z">
        <w:r w:rsidR="00EA0029" w:rsidRPr="00B349E3">
          <w:rPr>
            <w:rPrChange w:id="410" w:author="Mary Hunsicker" w:date="2021-12-03T14:59:00Z">
              <w:rPr>
                <w:rFonts w:ascii="Times" w:hAnsi="Times" w:cs="Arial"/>
              </w:rPr>
            </w:rPrChange>
          </w:rPr>
          <w:t xml:space="preserve">and </w:t>
        </w:r>
      </w:ins>
      <w:proofErr w:type="spellStart"/>
      <w:ins w:id="411" w:author="Mary Hunsicker" w:date="2021-12-03T14:59:00Z">
        <w:r w:rsidR="00B349E3" w:rsidRPr="00B349E3">
          <w:rPr>
            <w:color w:val="222222"/>
            <w:shd w:val="clear" w:color="auto" w:fill="FFFFFF"/>
            <w:rPrChange w:id="412" w:author="Mary Hunsicker" w:date="2021-12-03T14:59:00Z">
              <w:rPr>
                <w:rFonts w:ascii="Arial" w:hAnsi="Arial" w:cs="Arial"/>
                <w:color w:val="222222"/>
                <w:shd w:val="clear" w:color="auto" w:fill="FFFFFF"/>
              </w:rPr>
            </w:rPrChange>
          </w:rPr>
          <w:t>Chongliang</w:t>
        </w:r>
        <w:proofErr w:type="spellEnd"/>
        <w:r w:rsidR="00B349E3" w:rsidRPr="00B349E3">
          <w:rPr>
            <w:color w:val="222222"/>
            <w:shd w:val="clear" w:color="auto" w:fill="FFFFFF"/>
            <w:rPrChange w:id="413" w:author="Mary Hunsicker" w:date="2021-12-03T14:59:00Z">
              <w:rPr>
                <w:rFonts w:ascii="Arial" w:hAnsi="Arial" w:cs="Arial"/>
                <w:color w:val="222222"/>
                <w:shd w:val="clear" w:color="auto" w:fill="FFFFFF"/>
              </w:rPr>
            </w:rPrChange>
          </w:rPr>
          <w:t xml:space="preserve"> Zhang</w:t>
        </w:r>
      </w:ins>
      <w:ins w:id="414" w:author="Mary Hunsicker" w:date="2021-11-29T10:28:00Z">
        <w:r w:rsidR="00EA0029" w:rsidRPr="00B349E3">
          <w:rPr>
            <w:rPrChange w:id="415" w:author="Mary Hunsicker" w:date="2021-12-03T14:59:00Z">
              <w:rPr>
                <w:rFonts w:ascii="Times" w:hAnsi="Times" w:cs="Arial"/>
              </w:rPr>
            </w:rPrChange>
          </w:rPr>
          <w:t>, for their constructive comments that improved our manuscript</w:t>
        </w:r>
      </w:ins>
      <w:ins w:id="416" w:author="Mary Hunsicker" w:date="2021-11-29T10:29:00Z">
        <w:r w:rsidR="00EA0029" w:rsidRPr="00B349E3">
          <w:rPr>
            <w:rPrChange w:id="417" w:author="Mary Hunsicker" w:date="2021-12-03T14:59:00Z">
              <w:rPr>
                <w:rFonts w:ascii="Times" w:hAnsi="Times" w:cs="Arial"/>
              </w:rPr>
            </w:rPrChange>
          </w:rPr>
          <w:t xml:space="preserve">. </w:t>
        </w:r>
      </w:ins>
      <w:ins w:id="418" w:author="Mary Hunsicker" w:date="2021-12-03T14:56:00Z">
        <w:r w:rsidR="00F363CC" w:rsidRPr="00B349E3">
          <w:rPr>
            <w:color w:val="1155CC"/>
            <w:shd w:val="clear" w:color="auto" w:fill="FFFFFF"/>
          </w:rPr>
          <w:t xml:space="preserve">Funding for this project came from NOAA’s Fisheries and the Environment (FATE) program (project 16-01) awarded to M.E.H, E.J.W., M.A.L. and C.J.H. and NOAA’s California Current Integrated Ecosystem Assessment program (C.J.H.). </w:t>
        </w:r>
        <w:r w:rsidR="00F363CC" w:rsidRPr="00B349E3">
          <w:rPr>
            <w:color w:val="1155CC"/>
          </w:rPr>
          <w:t xml:space="preserve">The funders had no role </w:t>
        </w:r>
        <w:r w:rsidR="00F363CC" w:rsidRPr="00B349E3">
          <w:rPr>
            <w:color w:val="1155CC"/>
          </w:rPr>
          <w:lastRenderedPageBreak/>
          <w:t>in study design, data collection and analysis, decision to publish, or preparation of the manuscript.</w:t>
        </w:r>
      </w:ins>
    </w:p>
    <w:p w14:paraId="39E4E190" w14:textId="6C6BB1A3" w:rsidR="0093154E" w:rsidRDefault="00512C63" w:rsidP="00A612C8">
      <w:pPr>
        <w:spacing w:line="480" w:lineRule="auto"/>
        <w:rPr>
          <w:rFonts w:ascii="Times" w:hAnsi="Times" w:cs="Arial"/>
        </w:rPr>
      </w:pPr>
      <w:del w:id="419" w:author="Mary Hunsicker" w:date="2021-11-29T10:28:00Z">
        <w:r w:rsidDel="00EA0029">
          <w:rPr>
            <w:rFonts w:ascii="Times" w:hAnsi="Times" w:cs="Arial"/>
          </w:rPr>
          <w:delText xml:space="preserve"> </w:delText>
        </w:r>
      </w:del>
      <w:del w:id="420" w:author="Mary Hunsicker" w:date="2021-12-03T14:56:00Z">
        <w:r w:rsidR="0093154E" w:rsidDel="00F363CC">
          <w:rPr>
            <w:rFonts w:ascii="Times" w:hAnsi="Times" w:cs="Arial"/>
          </w:rPr>
          <w:delText>Funding for this project came from NOAA’s Fisheries and the Environment (FATE) program (project 16-01)</w:delText>
        </w:r>
        <w:r w:rsidR="005E4DFD" w:rsidDel="00F363CC">
          <w:rPr>
            <w:rFonts w:ascii="Times" w:hAnsi="Times" w:cs="Arial"/>
          </w:rPr>
          <w:delText xml:space="preserve"> and NOAA’s California Current Integrated Ecosystem Assessment program.</w:delText>
        </w:r>
      </w:del>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t>References</w:t>
      </w:r>
    </w:p>
    <w:p w14:paraId="629458B2" w14:textId="77777777" w:rsidR="008371E0" w:rsidRPr="008371E0" w:rsidRDefault="008371E0" w:rsidP="008371E0">
      <w:pPr>
        <w:spacing w:line="480" w:lineRule="auto"/>
        <w:ind w:left="540" w:hanging="540"/>
      </w:pPr>
      <w:proofErr w:type="spellStart"/>
      <w:r w:rsidRPr="008371E0">
        <w:rPr>
          <w:color w:val="000000" w:themeColor="text1"/>
          <w:shd w:val="clear" w:color="auto" w:fill="FFFFFF"/>
        </w:rPr>
        <w:t>Abrahms</w:t>
      </w:r>
      <w:proofErr w:type="spellEnd"/>
      <w:r w:rsidRPr="008371E0">
        <w:rPr>
          <w:color w:val="000000" w:themeColor="text1"/>
          <w:shd w:val="clear" w:color="auto" w:fill="FFFFFF"/>
        </w:rPr>
        <w:t xml:space="preserve"> B, Welch H, Brodie S, </w:t>
      </w:r>
      <w:proofErr w:type="spellStart"/>
      <w:r w:rsidRPr="008371E0">
        <w:rPr>
          <w:bCs/>
          <w:color w:val="000000" w:themeColor="text1"/>
          <w:bdr w:val="none" w:sz="0" w:space="0" w:color="auto" w:frame="1"/>
        </w:rPr>
        <w:t>Jacox</w:t>
      </w:r>
      <w:proofErr w:type="spellEnd"/>
      <w:r w:rsidRPr="008371E0">
        <w:rPr>
          <w:bCs/>
          <w:color w:val="000000" w:themeColor="text1"/>
          <w:bdr w:val="none" w:sz="0" w:space="0" w:color="auto" w:frame="1"/>
        </w:rPr>
        <w:t xml:space="preserve"> MG</w:t>
      </w:r>
      <w:r w:rsidRPr="008371E0">
        <w:rPr>
          <w:color w:val="000000" w:themeColor="text1"/>
          <w:shd w:val="clear" w:color="auto" w:fill="FFFFFF"/>
        </w:rPr>
        <w:t xml:space="preserve">, Becker EA, </w:t>
      </w:r>
      <w:proofErr w:type="spellStart"/>
      <w:r w:rsidRPr="008371E0">
        <w:rPr>
          <w:color w:val="000000" w:themeColor="text1"/>
          <w:shd w:val="clear" w:color="auto" w:fill="FFFFFF"/>
        </w:rPr>
        <w:t>Bograd</w:t>
      </w:r>
      <w:proofErr w:type="spellEnd"/>
      <w:r w:rsidRPr="008371E0">
        <w:rPr>
          <w:color w:val="000000" w:themeColor="text1"/>
          <w:shd w:val="clear" w:color="auto" w:fill="FFFFFF"/>
        </w:rPr>
        <w:t xml:space="preserve"> SJ et al. Dynamic ensemble models to predict distributions and anthropogenic risk exposure for highly mobile species. </w:t>
      </w:r>
      <w:r w:rsidRPr="008371E0">
        <w:rPr>
          <w:iCs/>
          <w:color w:val="000000" w:themeColor="text1"/>
          <w:bdr w:val="none" w:sz="0" w:space="0" w:color="auto" w:frame="1"/>
        </w:rPr>
        <w:t xml:space="preserve">Divers. </w:t>
      </w:r>
      <w:proofErr w:type="spellStart"/>
      <w:r w:rsidRPr="008371E0">
        <w:rPr>
          <w:iCs/>
          <w:color w:val="000000" w:themeColor="text1"/>
          <w:bdr w:val="none" w:sz="0" w:space="0" w:color="auto" w:frame="1"/>
        </w:rPr>
        <w:t>Distrib</w:t>
      </w:r>
      <w:proofErr w:type="spellEnd"/>
      <w:r w:rsidRPr="008371E0">
        <w:rPr>
          <w:iCs/>
          <w:color w:val="000000" w:themeColor="text1"/>
          <w:bdr w:val="none" w:sz="0" w:space="0" w:color="auto" w:frame="1"/>
        </w:rPr>
        <w:t xml:space="preserve">. 2019; 25: 1182-1193. </w:t>
      </w:r>
      <w:proofErr w:type="spellStart"/>
      <w:r w:rsidRPr="008371E0">
        <w:rPr>
          <w:iCs/>
          <w:color w:val="000000" w:themeColor="text1"/>
          <w:bdr w:val="none" w:sz="0" w:space="0" w:color="auto" w:frame="1"/>
        </w:rPr>
        <w:t>doi</w:t>
      </w:r>
      <w:proofErr w:type="spellEnd"/>
      <w:r w:rsidRPr="008371E0">
        <w:rPr>
          <w:iCs/>
          <w:color w:val="000000" w:themeColor="text1"/>
          <w:bdr w:val="none" w:sz="0" w:space="0" w:color="auto" w:frame="1"/>
        </w:rPr>
        <w:t>:</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Proc. Natl. Acad. Sci. U.S.A. 2017; 114: 3252–3257. </w:t>
      </w:r>
    </w:p>
    <w:p w14:paraId="5850C553" w14:textId="77777777" w:rsidR="00E378F4" w:rsidRDefault="008371E0" w:rsidP="00E378F4">
      <w:pPr>
        <w:widowControl w:val="0"/>
        <w:autoSpaceDE w:val="0"/>
        <w:autoSpaceDN w:val="0"/>
        <w:adjustRightInd w:val="0"/>
        <w:spacing w:line="480" w:lineRule="auto"/>
        <w:ind w:left="480" w:hanging="480"/>
        <w:rPr>
          <w:ins w:id="421" w:author="Mary Hunsicker" w:date="2021-12-03T14:18:00Z"/>
          <w:noProof/>
          <w:szCs w:val="22"/>
        </w:rPr>
      </w:pPr>
      <w:r w:rsidRPr="00E378F4">
        <w:rPr>
          <w:noProof/>
          <w:szCs w:val="22"/>
          <w:rPrChange w:id="422" w:author="Mary Hunsicker" w:date="2021-12-03T14:17:00Z">
            <w:rPr>
              <w:rFonts w:ascii="Times" w:hAnsi="Times" w:cs="Arial"/>
              <w:noProof/>
              <w:szCs w:val="22"/>
            </w:rPr>
          </w:rPrChange>
        </w:rPr>
        <w:t>Anderson PJ. Piatt JF. 1999. Community reorganization in the Gulf of Alaska following ocean climate regime shift. Mar. Ecol. Prog. Ser. 1999; 189: 117-123.</w:t>
      </w:r>
    </w:p>
    <w:p w14:paraId="25A8949C" w14:textId="72939426" w:rsidR="00E378F4" w:rsidRPr="00E378F4" w:rsidRDefault="00E378F4" w:rsidP="00E378F4">
      <w:pPr>
        <w:widowControl w:val="0"/>
        <w:autoSpaceDE w:val="0"/>
        <w:autoSpaceDN w:val="0"/>
        <w:adjustRightInd w:val="0"/>
        <w:spacing w:line="480" w:lineRule="auto"/>
        <w:ind w:left="480" w:hanging="480"/>
        <w:rPr>
          <w:noProof/>
          <w:szCs w:val="22"/>
          <w:rPrChange w:id="423" w:author="Mary Hunsicker" w:date="2021-12-03T14:17:00Z">
            <w:rPr>
              <w:rFonts w:ascii="Times" w:hAnsi="Times" w:cs="Arial"/>
              <w:noProof/>
              <w:szCs w:val="22"/>
            </w:rPr>
          </w:rPrChange>
        </w:rPr>
      </w:pPr>
      <w:proofErr w:type="spellStart"/>
      <w:ins w:id="424" w:author="Mary Hunsicker" w:date="2021-12-03T14:17:00Z">
        <w:r w:rsidRPr="00E378F4">
          <w:rPr>
            <w:color w:val="222222"/>
            <w:rPrChange w:id="425" w:author="Mary Hunsicker" w:date="2021-12-03T14:17:00Z">
              <w:rPr>
                <w:rFonts w:ascii="Arial" w:hAnsi="Arial" w:cs="Arial"/>
                <w:color w:val="222222"/>
              </w:rPr>
            </w:rPrChange>
          </w:rPr>
          <w:t>Amante</w:t>
        </w:r>
      </w:ins>
      <w:proofErr w:type="spellEnd"/>
      <w:ins w:id="426" w:author="Mary Hunsicker" w:date="2021-12-03T14:18:00Z">
        <w:r>
          <w:rPr>
            <w:color w:val="222222"/>
          </w:rPr>
          <w:t xml:space="preserve"> </w:t>
        </w:r>
      </w:ins>
      <w:ins w:id="427" w:author="Mary Hunsicker" w:date="2021-12-03T14:17:00Z">
        <w:r w:rsidRPr="00E378F4">
          <w:rPr>
            <w:color w:val="222222"/>
            <w:rPrChange w:id="428" w:author="Mary Hunsicker" w:date="2021-12-03T14:17:00Z">
              <w:rPr>
                <w:rFonts w:ascii="Arial" w:hAnsi="Arial" w:cs="Arial"/>
                <w:color w:val="222222"/>
              </w:rPr>
            </w:rPrChange>
          </w:rPr>
          <w:t>C</w:t>
        </w:r>
      </w:ins>
      <w:ins w:id="429" w:author="Mary Hunsicker" w:date="2021-12-03T14:18:00Z">
        <w:r>
          <w:rPr>
            <w:color w:val="222222"/>
          </w:rPr>
          <w:t xml:space="preserve">, </w:t>
        </w:r>
      </w:ins>
      <w:ins w:id="430" w:author="Mary Hunsicker" w:date="2021-12-03T14:17:00Z">
        <w:r w:rsidRPr="00E378F4">
          <w:rPr>
            <w:color w:val="222222"/>
            <w:rPrChange w:id="431" w:author="Mary Hunsicker" w:date="2021-12-03T14:17:00Z">
              <w:rPr>
                <w:rFonts w:ascii="Arial" w:hAnsi="Arial" w:cs="Arial"/>
                <w:color w:val="222222"/>
              </w:rPr>
            </w:rPrChange>
          </w:rPr>
          <w:t xml:space="preserve">Eakins </w:t>
        </w:r>
      </w:ins>
      <w:ins w:id="432" w:author="Mary Hunsicker" w:date="2021-12-03T14:18:00Z">
        <w:r>
          <w:rPr>
            <w:color w:val="222222"/>
          </w:rPr>
          <w:t>BW</w:t>
        </w:r>
      </w:ins>
      <w:ins w:id="433" w:author="Mary Hunsicker" w:date="2021-12-03T14:19:00Z">
        <w:r>
          <w:rPr>
            <w:color w:val="222222"/>
          </w:rPr>
          <w:t xml:space="preserve">. </w:t>
        </w:r>
      </w:ins>
      <w:ins w:id="434" w:author="Mary Hunsicker" w:date="2021-12-03T14:17:00Z">
        <w:r w:rsidRPr="00E378F4">
          <w:rPr>
            <w:color w:val="222222"/>
            <w:rPrChange w:id="435" w:author="Mary Hunsicker" w:date="2021-12-03T14:17:00Z">
              <w:rPr>
                <w:rFonts w:ascii="Arial" w:hAnsi="Arial" w:cs="Arial"/>
                <w:color w:val="222222"/>
              </w:rPr>
            </w:rPrChange>
          </w:rPr>
          <w:t>ETOPO1 1 Arc-Minute Global Relief Model: Procedures, Data Sources and Analysis. NESDIS NGDC-24, National Geophysical Data Center, United States Department of Commerce, Boulder, CO, March 2009. 19 p</w:t>
        </w:r>
      </w:ins>
      <w:ins w:id="436" w:author="Mary Hunsicker" w:date="2021-12-03T14:18:00Z">
        <w:r>
          <w:rPr>
            <w:color w:val="222222"/>
          </w:rPr>
          <w:t>.</w:t>
        </w:r>
      </w:ins>
      <w:ins w:id="437" w:author="Mary Hunsicker" w:date="2021-12-03T14:17:00Z">
        <w:r w:rsidRPr="00E378F4">
          <w:rPr>
            <w:color w:val="222222"/>
            <w:rPrChange w:id="438" w:author="Mary Hunsicker" w:date="2021-12-03T14:17:00Z">
              <w:rPr>
                <w:rFonts w:ascii="Arial" w:hAnsi="Arial" w:cs="Arial"/>
                <w:color w:val="222222"/>
              </w:rPr>
            </w:rPrChange>
          </w:rPr>
          <w:t xml:space="preserve"> DOI: 10.7289/V5C8276M</w:t>
        </w:r>
      </w:ins>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t>Baumgartner TR, Soutar A, Ferreira-Bartrina V. Reconstructions of the history of Pacific sardine 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Edwards M, Brander K, Luczak C, Ibanez F. Causes and projections of abrupt </w:t>
      </w:r>
      <w:r w:rsidRPr="008371E0">
        <w:rPr>
          <w:rFonts w:ascii="Times" w:hAnsi="Times" w:cs="Arial"/>
        </w:rPr>
        <w:lastRenderedPageBreak/>
        <w:t>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Bjorkstedt EP, Goericke R, McClatchie S, Weber E, Watson W, Lo N et al. State of the California current 2009-2010: Regional variation persists through transition from the la Niña to el Niño (and back?). CalCOFI Rep. 2010; 51.</w:t>
      </w:r>
    </w:p>
    <w:p w14:paraId="3BADB5AF"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 xml:space="preserve">Bograd S, Schroeder ID, Jacox MG. 2019.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Bond NA, Cronin MF, Freeland H, Mantua N. Causes and impacts of the 2014 warm anomaly in the NE Pacific. Geophys. Res. Lett. 2015; 42, 3414–3420. doi: 10.1002/2015GL063306.</w:t>
      </w:r>
    </w:p>
    <w:p w14:paraId="675EB81F"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Bürkner P-C, Gabry J, Vehtari A. 2020. Approximate leave-future-out cross-validation for Bayesian 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t xml:space="preserve">Brodeur RD, Auth TD, Phillips AJ. Major shifts in pelagic micronekton and zooplankton community structure in an upwelling ecosystem related to an unprecedented marine 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Probabilistic Programming Language. J. Stat. Softw. 2017. doi: </w:t>
      </w:r>
      <w:r w:rsidRPr="008371E0">
        <w:rPr>
          <w:rFonts w:ascii="Times" w:hAnsi="Times" w:cs="Arial"/>
          <w:color w:val="000000" w:themeColor="text1"/>
        </w:rPr>
        <w:t>0.18637/jss.v076.i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Cavole LM, Demko AM, Diner RE, Giddings A, Koester I, Pagniello CM et al. Biological impacts of the 2013–2015 warm-water anomaly in the Northeast Pacific: winners, losers, and the future. </w:t>
      </w:r>
      <w:r w:rsidRPr="008371E0">
        <w:rPr>
          <w:iCs/>
        </w:rPr>
        <w:t>Oceanography</w:t>
      </w:r>
      <w:r w:rsidRPr="008371E0">
        <w:t xml:space="preserve"> 2016; 29, 273–285.</w:t>
      </w:r>
    </w:p>
    <w:p w14:paraId="4B718FD8" w14:textId="77777777" w:rsidR="006D32BA" w:rsidRDefault="008371E0" w:rsidP="006D32BA">
      <w:pPr>
        <w:widowControl w:val="0"/>
        <w:autoSpaceDE w:val="0"/>
        <w:autoSpaceDN w:val="0"/>
        <w:adjustRightInd w:val="0"/>
        <w:spacing w:line="480" w:lineRule="auto"/>
        <w:ind w:left="480" w:hanging="480"/>
        <w:rPr>
          <w:ins w:id="439" w:author="Mary Hunsicker" w:date="2021-12-02T14:54:00Z"/>
        </w:rPr>
      </w:pPr>
      <w:r w:rsidRPr="008371E0">
        <w:rPr>
          <w:rFonts w:ascii="Times" w:hAnsi="Times" w:cs="Arial"/>
        </w:rPr>
        <w:lastRenderedPageBreak/>
        <w:t>C</w:t>
      </w:r>
      <w:r w:rsidRPr="008371E0">
        <w:t>havez FP, Ryan J, Lluch SE, Niquen MC. From Anchovies to Sardines and Back: Multidecadal change in the Pacific Ocean. Science 2003; 299: 217-221.</w:t>
      </w:r>
    </w:p>
    <w:p w14:paraId="05952983" w14:textId="7DCCE2F8" w:rsidR="006D32BA" w:rsidRPr="006D32BA" w:rsidRDefault="006D32BA" w:rsidP="006D32BA">
      <w:pPr>
        <w:widowControl w:val="0"/>
        <w:autoSpaceDE w:val="0"/>
        <w:autoSpaceDN w:val="0"/>
        <w:adjustRightInd w:val="0"/>
        <w:spacing w:line="480" w:lineRule="auto"/>
        <w:ind w:left="480" w:hanging="480"/>
      </w:pPr>
      <w:ins w:id="440" w:author="Mary Hunsicker" w:date="2021-12-02T14:53:00Z">
        <w:r w:rsidRPr="006D32BA">
          <w:rPr>
            <w:color w:val="3C4043"/>
            <w:spacing w:val="3"/>
            <w:shd w:val="clear" w:color="auto" w:fill="FFFFFF"/>
          </w:rPr>
          <w:t xml:space="preserve">Checkley </w:t>
        </w:r>
      </w:ins>
      <w:ins w:id="441" w:author="Mary Hunsicker" w:date="2021-12-02T14:54:00Z">
        <w:r>
          <w:rPr>
            <w:color w:val="3C4043"/>
            <w:spacing w:val="3"/>
            <w:shd w:val="clear" w:color="auto" w:fill="FFFFFF"/>
          </w:rPr>
          <w:t xml:space="preserve">DM </w:t>
        </w:r>
      </w:ins>
      <w:ins w:id="442" w:author="Mary Hunsicker" w:date="2021-12-02T14:53:00Z">
        <w:r w:rsidRPr="006D32BA">
          <w:rPr>
            <w:color w:val="3C4043"/>
            <w:spacing w:val="3"/>
            <w:shd w:val="clear" w:color="auto" w:fill="FFFFFF"/>
          </w:rPr>
          <w:t>Jr,</w:t>
        </w:r>
      </w:ins>
      <w:ins w:id="443" w:author="Mary Hunsicker" w:date="2021-12-02T14:54:00Z">
        <w:r>
          <w:rPr>
            <w:color w:val="3C4043"/>
            <w:spacing w:val="3"/>
            <w:shd w:val="clear" w:color="auto" w:fill="FFFFFF"/>
          </w:rPr>
          <w:t xml:space="preserve"> </w:t>
        </w:r>
      </w:ins>
      <w:ins w:id="444" w:author="Mary Hunsicker" w:date="2021-12-02T14:53:00Z">
        <w:r w:rsidRPr="006D32BA">
          <w:rPr>
            <w:color w:val="3C4043"/>
            <w:spacing w:val="3"/>
            <w:shd w:val="clear" w:color="auto" w:fill="FFFFFF"/>
          </w:rPr>
          <w:t>Barth</w:t>
        </w:r>
      </w:ins>
      <w:ins w:id="445" w:author="Mary Hunsicker" w:date="2021-12-02T14:54:00Z">
        <w:r>
          <w:rPr>
            <w:color w:val="3C4043"/>
            <w:spacing w:val="3"/>
            <w:shd w:val="clear" w:color="auto" w:fill="FFFFFF"/>
          </w:rPr>
          <w:t xml:space="preserve"> </w:t>
        </w:r>
      </w:ins>
      <w:ins w:id="446" w:author="Mary Hunsicker" w:date="2021-12-02T14:53:00Z">
        <w:r w:rsidRPr="006D32BA">
          <w:rPr>
            <w:color w:val="3C4043"/>
            <w:spacing w:val="3"/>
            <w:shd w:val="clear" w:color="auto" w:fill="FFFFFF"/>
          </w:rPr>
          <w:t>JA</w:t>
        </w:r>
      </w:ins>
      <w:ins w:id="447" w:author="Mary Hunsicker" w:date="2021-12-02T14:54:00Z">
        <w:r>
          <w:rPr>
            <w:color w:val="3C4043"/>
            <w:spacing w:val="3"/>
            <w:shd w:val="clear" w:color="auto" w:fill="FFFFFF"/>
          </w:rPr>
          <w:t xml:space="preserve">. </w:t>
        </w:r>
      </w:ins>
      <w:ins w:id="448" w:author="Mary Hunsicker" w:date="2021-12-02T14:53:00Z">
        <w:r w:rsidRPr="006D32BA">
          <w:rPr>
            <w:color w:val="3C4043"/>
            <w:spacing w:val="3"/>
            <w:shd w:val="clear" w:color="auto" w:fill="FFFFFF"/>
          </w:rPr>
          <w:t>2009. Patterns and processes in the California Current System. Prog</w:t>
        </w:r>
      </w:ins>
      <w:ins w:id="449" w:author="Mary Hunsicker" w:date="2021-12-02T14:54:00Z">
        <w:r>
          <w:rPr>
            <w:color w:val="3C4043"/>
            <w:spacing w:val="3"/>
            <w:shd w:val="clear" w:color="auto" w:fill="FFFFFF"/>
          </w:rPr>
          <w:t>.</w:t>
        </w:r>
      </w:ins>
      <w:ins w:id="450" w:author="Mary Hunsicker" w:date="2021-12-02T14:53:00Z">
        <w:r w:rsidRPr="006D32BA">
          <w:rPr>
            <w:color w:val="3C4043"/>
            <w:spacing w:val="3"/>
            <w:shd w:val="clear" w:color="auto" w:fill="FFFFFF"/>
          </w:rPr>
          <w:t xml:space="preserve"> Ocean</w:t>
        </w:r>
      </w:ins>
      <w:ins w:id="451" w:author="Mary Hunsicker" w:date="2021-12-02T14:54:00Z">
        <w:r>
          <w:rPr>
            <w:color w:val="3C4043"/>
            <w:spacing w:val="3"/>
            <w:shd w:val="clear" w:color="auto" w:fill="FFFFFF"/>
          </w:rPr>
          <w:t xml:space="preserve">. 2009; </w:t>
        </w:r>
      </w:ins>
      <w:ins w:id="452" w:author="Mary Hunsicker" w:date="2021-12-02T14:53:00Z">
        <w:r w:rsidRPr="006D32BA">
          <w:rPr>
            <w:color w:val="3C4043"/>
            <w:spacing w:val="3"/>
            <w:shd w:val="clear" w:color="auto" w:fill="FFFFFF"/>
          </w:rPr>
          <w:t>83</w:t>
        </w:r>
      </w:ins>
      <w:ins w:id="453" w:author="Mary Hunsicker" w:date="2021-12-02T14:55:00Z">
        <w:r>
          <w:rPr>
            <w:color w:val="3C4043"/>
            <w:spacing w:val="3"/>
            <w:shd w:val="clear" w:color="auto" w:fill="FFFFFF"/>
          </w:rPr>
          <w:t xml:space="preserve">, </w:t>
        </w:r>
      </w:ins>
      <w:ins w:id="454" w:author="Mary Hunsicker" w:date="2021-12-02T14:53:00Z">
        <w:r w:rsidRPr="006D32BA">
          <w:rPr>
            <w:color w:val="3C4043"/>
            <w:spacing w:val="3"/>
            <w:shd w:val="clear" w:color="auto" w:fill="FFFFFF"/>
          </w:rPr>
          <w:t>49-64</w:t>
        </w:r>
      </w:ins>
      <w:ins w:id="455" w:author="Mary Hunsicker" w:date="2021-12-02T14:55:00Z">
        <w:r>
          <w:rPr>
            <w:color w:val="3C4043"/>
            <w:spacing w:val="3"/>
            <w:shd w:val="clear" w:color="auto" w:fill="FFFFFF"/>
          </w:rPr>
          <w:t>.</w:t>
        </w:r>
      </w:ins>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Field DB, Baumgartner TR, Ferreira V, Gutierrez D, Lozano-Montes H, Salvatteci R, Soutar A. Variability from scales in marine sediments and other historical records. In: Checkley DM, Alheit J, Oozeki Y, editors. Climate change and small pelagic fish. Cambridge: Cambridge 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t xml:space="preserve">Field JC, Miller RA, Santora JA, Tolimieri N, Haltuch MA, Brodeur RD et al. Spatiotemporal patterns of variability in the abundance and distribution of winter-spawned pelagic juvenile 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t>Gelman A, Carlin JB. Stern HS, Dunson DB, Vehtari A, Rubin DB. Bayesian Data Analysis. 3rd ed. CRC Press; 2013.</w:t>
      </w:r>
    </w:p>
    <w:p w14:paraId="721F97BC" w14:textId="77777777" w:rsidR="006D32BA" w:rsidRDefault="008371E0" w:rsidP="006D32BA">
      <w:pPr>
        <w:widowControl w:val="0"/>
        <w:autoSpaceDE w:val="0"/>
        <w:autoSpaceDN w:val="0"/>
        <w:adjustRightInd w:val="0"/>
        <w:spacing w:line="480" w:lineRule="auto"/>
        <w:ind w:left="480" w:hanging="480"/>
        <w:rPr>
          <w:ins w:id="456" w:author="Mary Hunsicker" w:date="2021-12-02T14:56:00Z"/>
          <w:rFonts w:ascii="Times" w:hAnsi="Times"/>
          <w:bCs/>
          <w:color w:val="000000" w:themeColor="text1"/>
        </w:rPr>
      </w:pPr>
      <w:r w:rsidRPr="008371E0">
        <w:rPr>
          <w:rFonts w:ascii="Times" w:hAnsi="Times"/>
          <w:bCs/>
          <w:color w:val="000000" w:themeColor="text1"/>
        </w:rPr>
        <w:t>Gelman A, Rubin DB. Inference from Iterative Simulation Using Multiple Sequences. Statist. Sci. 1992; 7: 457-472.</w:t>
      </w:r>
    </w:p>
    <w:p w14:paraId="4FF8EE0B" w14:textId="7F1E2905" w:rsidR="006D32BA" w:rsidRPr="006D32BA" w:rsidRDefault="006D32BA" w:rsidP="006D32BA">
      <w:pPr>
        <w:widowControl w:val="0"/>
        <w:autoSpaceDE w:val="0"/>
        <w:autoSpaceDN w:val="0"/>
        <w:adjustRightInd w:val="0"/>
        <w:spacing w:line="480" w:lineRule="auto"/>
        <w:ind w:left="480" w:hanging="480"/>
        <w:rPr>
          <w:rFonts w:ascii="Times" w:hAnsi="Times"/>
          <w:bCs/>
          <w:color w:val="000000" w:themeColor="text1"/>
        </w:rPr>
      </w:pPr>
      <w:ins w:id="457" w:author="Mary Hunsicker" w:date="2021-12-02T14:55:00Z">
        <w:r w:rsidRPr="006D32BA">
          <w:rPr>
            <w:color w:val="3C4043"/>
            <w:spacing w:val="3"/>
            <w:shd w:val="clear" w:color="auto" w:fill="FFFFFF"/>
            <w:rPrChange w:id="458" w:author="Mary Hunsicker" w:date="2021-12-02T14:56:00Z">
              <w:rPr>
                <w:rFonts w:ascii="Roboto" w:hAnsi="Roboto"/>
                <w:color w:val="3C4043"/>
                <w:spacing w:val="3"/>
                <w:sz w:val="21"/>
                <w:szCs w:val="21"/>
                <w:shd w:val="clear" w:color="auto" w:fill="FFFFFF"/>
              </w:rPr>
            </w:rPrChange>
          </w:rPr>
          <w:lastRenderedPageBreak/>
          <w:t xml:space="preserve">Gottscho AD. Zoogeography of the San Andreas Fault system: Great Pacific Fracture Zones correspond with spatially concordant phylogeographic boundaries in western North America. Biological Reviews </w:t>
        </w:r>
      </w:ins>
      <w:ins w:id="459" w:author="Mary Hunsicker" w:date="2021-12-02T14:56:00Z">
        <w:r w:rsidRPr="006D32BA">
          <w:rPr>
            <w:color w:val="3C4043"/>
            <w:spacing w:val="3"/>
            <w:shd w:val="clear" w:color="auto" w:fill="FFFFFF"/>
            <w:rPrChange w:id="460" w:author="Mary Hunsicker" w:date="2021-12-02T14:56:00Z">
              <w:rPr>
                <w:rFonts w:ascii="Roboto" w:hAnsi="Roboto"/>
                <w:color w:val="3C4043"/>
                <w:spacing w:val="3"/>
                <w:sz w:val="21"/>
                <w:szCs w:val="21"/>
                <w:shd w:val="clear" w:color="auto" w:fill="FFFFFF"/>
              </w:rPr>
            </w:rPrChange>
          </w:rPr>
          <w:t>2016</w:t>
        </w:r>
        <w:r>
          <w:rPr>
            <w:color w:val="3C4043"/>
            <w:spacing w:val="3"/>
            <w:shd w:val="clear" w:color="auto" w:fill="FFFFFF"/>
          </w:rPr>
          <w:t xml:space="preserve">; </w:t>
        </w:r>
      </w:ins>
      <w:ins w:id="461" w:author="Mary Hunsicker" w:date="2021-12-02T14:55:00Z">
        <w:r w:rsidRPr="006D32BA">
          <w:rPr>
            <w:color w:val="3C4043"/>
            <w:spacing w:val="3"/>
            <w:shd w:val="clear" w:color="auto" w:fill="FFFFFF"/>
            <w:rPrChange w:id="462" w:author="Mary Hunsicker" w:date="2021-12-02T14:56:00Z">
              <w:rPr>
                <w:rFonts w:ascii="Roboto" w:hAnsi="Roboto"/>
                <w:color w:val="3C4043"/>
                <w:spacing w:val="3"/>
                <w:sz w:val="21"/>
                <w:szCs w:val="21"/>
                <w:shd w:val="clear" w:color="auto" w:fill="FFFFFF"/>
              </w:rPr>
            </w:rPrChange>
          </w:rPr>
          <w:t>91</w:t>
        </w:r>
      </w:ins>
      <w:ins w:id="463" w:author="Mary Hunsicker" w:date="2021-12-02T14:56:00Z">
        <w:r>
          <w:rPr>
            <w:color w:val="3C4043"/>
            <w:spacing w:val="3"/>
            <w:shd w:val="clear" w:color="auto" w:fill="FFFFFF"/>
          </w:rPr>
          <w:t>:</w:t>
        </w:r>
        <w:r w:rsidRPr="006D32BA">
          <w:rPr>
            <w:color w:val="3C4043"/>
            <w:spacing w:val="3"/>
            <w:shd w:val="clear" w:color="auto" w:fill="FFFFFF"/>
            <w:rPrChange w:id="464" w:author="Mary Hunsicker" w:date="2021-12-02T14:56:00Z">
              <w:rPr>
                <w:rFonts w:ascii="Roboto" w:hAnsi="Roboto"/>
                <w:color w:val="3C4043"/>
                <w:spacing w:val="3"/>
                <w:sz w:val="21"/>
                <w:szCs w:val="21"/>
                <w:shd w:val="clear" w:color="auto" w:fill="FFFFFF"/>
              </w:rPr>
            </w:rPrChange>
          </w:rPr>
          <w:t xml:space="preserve"> </w:t>
        </w:r>
      </w:ins>
      <w:ins w:id="465" w:author="Mary Hunsicker" w:date="2021-12-02T14:55:00Z">
        <w:r w:rsidRPr="006D32BA">
          <w:rPr>
            <w:color w:val="3C4043"/>
            <w:spacing w:val="3"/>
            <w:shd w:val="clear" w:color="auto" w:fill="FFFFFF"/>
            <w:rPrChange w:id="466" w:author="Mary Hunsicker" w:date="2021-12-02T14:56:00Z">
              <w:rPr>
                <w:rFonts w:ascii="Roboto" w:hAnsi="Roboto"/>
                <w:color w:val="3C4043"/>
                <w:spacing w:val="3"/>
                <w:sz w:val="21"/>
                <w:szCs w:val="21"/>
                <w:shd w:val="clear" w:color="auto" w:fill="FFFFFF"/>
              </w:rPr>
            </w:rPrChange>
          </w:rPr>
          <w:t>235-254.</w:t>
        </w:r>
      </w:ins>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 EL, Palacios DM, Forney KA, Howell EA, Becker E,  Hoover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w:t>
      </w:r>
      <w:r w:rsidRPr="008371E0">
        <w:rPr>
          <w:rFonts w:ascii="Times" w:hAnsi="Times"/>
          <w:color w:val="000000" w:themeColor="text1"/>
          <w:shd w:val="clear" w:color="auto" w:fill="FFFFFF"/>
        </w:rPr>
        <w:t xml:space="preserve"> EL, Scales KL, Maxwell SM, Briscoe D, Welch, H, Bograd et al. A dynamic ocean management tool to reduce bycatch and support sustainable fisheries. Sci. Adv. 2018, 4: 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t>Hobday AJ, Spillman CM, Paige Eveson J, Hartog JR. Seasonal forecasting for decision support in marine fisheries and aquaculture. Fish. Oceanogr. 2016; 25: 45–56.</w:t>
      </w:r>
    </w:p>
    <w:p w14:paraId="424EDFDF" w14:textId="33D6AE72" w:rsidR="008371E0" w:rsidRDefault="008371E0" w:rsidP="008371E0">
      <w:pPr>
        <w:widowControl w:val="0"/>
        <w:autoSpaceDE w:val="0"/>
        <w:autoSpaceDN w:val="0"/>
        <w:adjustRightInd w:val="0"/>
        <w:spacing w:line="480" w:lineRule="auto"/>
        <w:ind w:left="480" w:hanging="480"/>
        <w:rPr>
          <w:ins w:id="467" w:author="Mary Hunsicker" w:date="2021-11-23T12:03:00Z"/>
          <w:color w:val="000000" w:themeColor="text1"/>
        </w:rPr>
      </w:pPr>
      <w:r w:rsidRPr="008371E0">
        <w:t>H</w:t>
      </w:r>
      <w:r w:rsidRPr="008371E0">
        <w:rPr>
          <w:color w:val="000000" w:themeColor="text1"/>
        </w:rPr>
        <w:t>offman MD, Gelman A. The No-U-Turn Sampler: Adaptively Setting Path Lengths in 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lastRenderedPageBreak/>
        <w:t>Holmes EE. Beyond theory to applications and evaluation: Diffusions approximations for 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t>Holmes EE, Ward EJ, Scheuerell, MD. Analysis of multivariate time series using the MARSS 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17-0119.1</w:t>
      </w:r>
    </w:p>
    <w:p w14:paraId="3CD74D11" w14:textId="56963275" w:rsidR="00F32C63" w:rsidRDefault="008371E0" w:rsidP="00F32C63">
      <w:pPr>
        <w:widowControl w:val="0"/>
        <w:autoSpaceDE w:val="0"/>
        <w:autoSpaceDN w:val="0"/>
        <w:adjustRightInd w:val="0"/>
        <w:spacing w:line="480" w:lineRule="auto"/>
        <w:ind w:left="480" w:hanging="480"/>
        <w:rPr>
          <w:ins w:id="468" w:author="Mary Hunsicker" w:date="2021-11-23T13:17:00Z"/>
          <w:color w:val="000000" w:themeColor="text1"/>
          <w:shd w:val="clear" w:color="auto" w:fill="FFFFFF"/>
        </w:rPr>
      </w:pPr>
      <w:r w:rsidRPr="00F32C63">
        <w:rPr>
          <w:bCs/>
          <w:color w:val="000000" w:themeColor="text1"/>
          <w:bdr w:val="none" w:sz="0" w:space="0" w:color="auto" w:frame="1"/>
        </w:rPr>
        <w:t>Jacox MG</w:t>
      </w:r>
      <w:r w:rsidRPr="00F32C63">
        <w:rPr>
          <w:color w:val="000000" w:themeColor="text1"/>
          <w:shd w:val="clear" w:color="auto" w:fill="FFFFFF"/>
        </w:rPr>
        <w:t>, Edwards CA, Hazen EL, Bograd, SJ. Coastal upwelling revisited: Ekman, Bakun, and improved upwelling indices for the U.S. west coast.</w:t>
      </w:r>
      <w:r w:rsidRPr="00F32C63">
        <w:rPr>
          <w:iCs/>
          <w:color w:val="000000" w:themeColor="text1"/>
          <w:bdr w:val="none" w:sz="0" w:space="0" w:color="auto" w:frame="1"/>
        </w:rPr>
        <w:t xml:space="preserve"> J. Geophys. Res.</w:t>
      </w:r>
      <w:r w:rsidRPr="00F32C63">
        <w:rPr>
          <w:color w:val="000000" w:themeColor="text1"/>
          <w:shd w:val="clear" w:color="auto" w:fill="FFFFFF"/>
        </w:rPr>
        <w:t xml:space="preserve"> 2018b. doi:10.1029/2018JC014187. </w:t>
      </w:r>
    </w:p>
    <w:p w14:paraId="5B1A9868" w14:textId="44E7FD1C" w:rsidR="00F32C63" w:rsidRPr="00F32C63" w:rsidRDefault="00F32C63" w:rsidP="00F32C63">
      <w:pPr>
        <w:widowControl w:val="0"/>
        <w:autoSpaceDE w:val="0"/>
        <w:autoSpaceDN w:val="0"/>
        <w:adjustRightInd w:val="0"/>
        <w:spacing w:line="480" w:lineRule="auto"/>
        <w:ind w:left="480" w:hanging="480"/>
        <w:rPr>
          <w:ins w:id="469" w:author="Mary Hunsicker" w:date="2021-11-23T13:17:00Z"/>
          <w:color w:val="000000" w:themeColor="text1"/>
          <w:shd w:val="clear" w:color="auto" w:fill="FFFFFF"/>
        </w:rPr>
      </w:pPr>
      <w:ins w:id="470" w:author="Mary Hunsicker" w:date="2021-11-23T13:17:00Z">
        <w:r w:rsidRPr="00F32C63">
          <w:rPr>
            <w:color w:val="000000" w:themeColor="text1"/>
          </w:rPr>
          <w:t>Jacox MG, Fietcher J, Moore AM, Edwards CA. ENSO and the California Current coastal upwelling response. J. Geophys. Res. 2015. doi</w:t>
        </w:r>
        <w:r w:rsidRPr="00F32C63">
          <w:rPr>
            <w:rStyle w:val="doilabel"/>
            <w:color w:val="000000" w:themeColor="text1"/>
          </w:rPr>
          <w:t>:</w:t>
        </w:r>
        <w:r w:rsidRPr="00F32C63">
          <w:rPr>
            <w:color w:val="000000" w:themeColor="text1"/>
          </w:rPr>
          <w:t>10.1002/2014JC010650</w:t>
        </w:r>
      </w:ins>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F32C63">
        <w:t>Jones T, Parish JK, Peterson WT, Bjorkstedt EP, Bond NA</w:t>
      </w:r>
      <w:r w:rsidRPr="008371E0">
        <w:rPr>
          <w:rFonts w:ascii="Times" w:hAnsi="Times" w:cs="Arial"/>
        </w:rPr>
        <w:t xml:space="preserve">, Balance LT et al. </w:t>
      </w:r>
      <w:r w:rsidRPr="008371E0">
        <w:rPr>
          <w:rFonts w:ascii="Times" w:hAnsi="Times"/>
        </w:rPr>
        <w:t>Massive mortality 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lastRenderedPageBreak/>
        <w:t xml:space="preserve">Kaplan IC, Williams GD, Bond NA, Hernmann AJ, Siedlecki S. et al. </w:t>
      </w:r>
      <w:r w:rsidRPr="008371E0">
        <w:rPr>
          <w:color w:val="000000" w:themeColor="text1"/>
        </w:rPr>
        <w:t xml:space="preserve">Cloudy with a chance of sardines: forecasting sardine distributions using regional climate models. </w:t>
      </w:r>
      <w:r w:rsidRPr="008371E0">
        <w:rPr>
          <w:rFonts w:ascii="Times" w:hAnsi="Times" w:cs="Arial"/>
        </w:rPr>
        <w:t>Fish. Oceanogr. 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A, Hobday AJ, Boehlert GW et al. Climate variability and marine survival of coho 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01111.x.</w:t>
      </w:r>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climate–salmon relationships in the Gulf of Alaska. Proc. R.</w:t>
      </w:r>
      <w:r w:rsidRPr="008371E0">
        <w:rPr>
          <w:rFonts w:ascii="Times" w:hAnsi="Times"/>
          <w:noProof/>
        </w:rPr>
        <w:t xml:space="preserve"> </w:t>
      </w:r>
      <w:r w:rsidRPr="008371E0">
        <w:rPr>
          <w:rFonts w:eastAsiaTheme="minorHAnsi"/>
        </w:rPr>
        <w:t>Soc. B Biol. Sci. 2018; 285: 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 xml:space="preserve">Litzow et al. 2020a. </w:t>
      </w:r>
      <w:r w:rsidRPr="008371E0">
        <w:rPr>
          <w:shd w:val="clear" w:color="auto" w:fill="FFFFFF"/>
        </w:rPr>
        <w:t>Evaluating ecosystem change as Gulf of Alaska temperature exceeds the limits of preindustrial variability. Prog. Ocean. 2020a; 117: 7665-7671.</w:t>
      </w:r>
    </w:p>
    <w:p w14:paraId="0EE86ED4"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 xml:space="preserve">Litzow MA, Hunsicker ME, Bond NA, Burke BJ, Cunningham CJ, Gosselin JL, Norton EL, Ward EJ, Zador SG. 2020b. The changing physical and ecological meanings of North Pacific </w:t>
      </w:r>
      <w:r w:rsidRPr="008371E0">
        <w:rPr>
          <w:rFonts w:ascii="Times" w:hAnsi="Times"/>
          <w:noProof/>
        </w:rPr>
        <w:lastRenderedPageBreak/>
        <w:t>Ocean climate indices. Proc. Natl. Acad. Sci. U.S.A. 2020b; 117: 7665–7671. doi: 10.1073/pnas.1921266117.</w:t>
      </w:r>
    </w:p>
    <w:p w14:paraId="05F0796F"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t>Litzow MA, Malick MJ, Bond NA, Cunningham CJ, Gosselin JL, Ward EJ. 2020c. Quantifying a novel climate through changes in PDO-climate and PDO-salmon relationships. Geophys. Res. Lett. 2020b.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MacCall AD. Patterns of low-frequency variability in fish populations of the California Current. CalCOFI Reports 1996; 37: 100-110.</w:t>
      </w:r>
    </w:p>
    <w:p w14:paraId="4B58B7D7"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2020. </w:t>
      </w:r>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Front. Mar. Sci. 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t>McCabe RM, Hickey BM, Kudela RM, Lefebvre KA, Adams NG, Bill BD et al. An unprecedented coastwide toxic algal bloom linked to anomalous ocean conditions. Geophys. Res. Lett. 2016; 43: 10366–10376. doi:10.1002/2016GL070023.</w:t>
      </w:r>
    </w:p>
    <w:p w14:paraId="4A6084F6" w14:textId="77777777"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Bograd</w:t>
      </w:r>
      <w:r>
        <w:rPr>
          <w:shd w:val="clear" w:color="auto" w:fill="FFFFFF"/>
        </w:rPr>
        <w:t xml:space="preserve"> SJ</w:t>
      </w:r>
      <w:r w:rsidRPr="003154E1">
        <w:rPr>
          <w:shd w:val="clear" w:color="auto" w:fill="FFFFFF"/>
        </w:rPr>
        <w:t>, Charter</w:t>
      </w:r>
      <w:r>
        <w:rPr>
          <w:shd w:val="clear" w:color="auto" w:fill="FFFFFF"/>
        </w:rPr>
        <w:t xml:space="preserve"> R</w:t>
      </w:r>
      <w:r w:rsidRPr="003154E1">
        <w:rPr>
          <w:shd w:val="clear" w:color="auto" w:fill="FFFFFF"/>
        </w:rPr>
        <w:t>, 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5B573FA6" w14:textId="77777777" w:rsidR="00275C29" w:rsidRDefault="003154E1" w:rsidP="00275C29">
      <w:pPr>
        <w:widowControl w:val="0"/>
        <w:autoSpaceDE w:val="0"/>
        <w:autoSpaceDN w:val="0"/>
        <w:adjustRightInd w:val="0"/>
        <w:spacing w:line="480" w:lineRule="auto"/>
        <w:ind w:left="475" w:hanging="475"/>
        <w:rPr>
          <w:ins w:id="471" w:author="Mary Hunsicker" w:date="2021-12-02T15:15:00Z"/>
          <w:szCs w:val="15"/>
          <w:shd w:val="clear" w:color="auto" w:fill="FFFFFF"/>
        </w:rPr>
      </w:pPr>
      <w:r w:rsidRPr="003154E1">
        <w:rPr>
          <w:szCs w:val="15"/>
          <w:shd w:val="clear" w:color="auto" w:fill="FFFFFF"/>
        </w:rPr>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 xml:space="preserve">The state of the California Current, 2008–2009: Cold conditions drive regional difference. CalCOFI Rep. </w:t>
      </w:r>
      <w:r>
        <w:rPr>
          <w:szCs w:val="15"/>
          <w:shd w:val="clear" w:color="auto" w:fill="FFFFFF"/>
        </w:rPr>
        <w:t xml:space="preserve">2009; </w:t>
      </w:r>
      <w:r w:rsidRPr="003154E1">
        <w:rPr>
          <w:szCs w:val="15"/>
          <w:shd w:val="clear" w:color="auto" w:fill="FFFFFF"/>
        </w:rPr>
        <w:t>50: 43–68</w:t>
      </w:r>
      <w:ins w:id="472" w:author="Mary Hunsicker" w:date="2021-12-02T15:15:00Z">
        <w:r w:rsidR="00275C29">
          <w:rPr>
            <w:szCs w:val="15"/>
            <w:shd w:val="clear" w:color="auto" w:fill="FFFFFF"/>
          </w:rPr>
          <w:t>.</w:t>
        </w:r>
      </w:ins>
    </w:p>
    <w:p w14:paraId="117ADFFD" w14:textId="5D446948" w:rsidR="00275C29" w:rsidRPr="00275C29" w:rsidRDefault="00275C29" w:rsidP="00275C29">
      <w:pPr>
        <w:widowControl w:val="0"/>
        <w:autoSpaceDE w:val="0"/>
        <w:autoSpaceDN w:val="0"/>
        <w:adjustRightInd w:val="0"/>
        <w:spacing w:line="480" w:lineRule="auto"/>
        <w:ind w:left="475" w:hanging="475"/>
        <w:rPr>
          <w:szCs w:val="15"/>
          <w:shd w:val="clear" w:color="auto" w:fill="FFFFFF"/>
          <w:rPrChange w:id="473" w:author="Mary Hunsicker" w:date="2021-12-02T15:15:00Z">
            <w:rPr>
              <w:rFonts w:eastAsiaTheme="minorHAnsi"/>
            </w:rPr>
          </w:rPrChange>
        </w:rPr>
      </w:pPr>
      <w:ins w:id="474" w:author="Mary Hunsicker" w:date="2021-12-02T15:15:00Z">
        <w:r w:rsidRPr="00275C29">
          <w:rPr>
            <w:color w:val="1155CC"/>
            <w:shd w:val="clear" w:color="auto" w:fill="FFFFFF"/>
          </w:rPr>
          <w:t>McClatchie</w:t>
        </w:r>
        <w:r>
          <w:rPr>
            <w:color w:val="1155CC"/>
            <w:shd w:val="clear" w:color="auto" w:fill="FFFFFF"/>
          </w:rPr>
          <w:t xml:space="preserve"> </w:t>
        </w:r>
        <w:r w:rsidRPr="00275C29">
          <w:rPr>
            <w:color w:val="1155CC"/>
            <w:shd w:val="clear" w:color="auto" w:fill="FFFFFF"/>
          </w:rPr>
          <w:t>S, Duffy-Anderson</w:t>
        </w:r>
        <w:r>
          <w:rPr>
            <w:color w:val="1155CC"/>
            <w:shd w:val="clear" w:color="auto" w:fill="FFFFFF"/>
          </w:rPr>
          <w:t xml:space="preserve"> </w:t>
        </w:r>
        <w:r w:rsidRPr="00275C29">
          <w:rPr>
            <w:color w:val="1155CC"/>
            <w:shd w:val="clear" w:color="auto" w:fill="FFFFFF"/>
          </w:rPr>
          <w:t>J</w:t>
        </w:r>
      </w:ins>
      <w:ins w:id="475" w:author="Mary Hunsicker" w:date="2021-12-02T15:16:00Z">
        <w:r>
          <w:rPr>
            <w:color w:val="1155CC"/>
            <w:shd w:val="clear" w:color="auto" w:fill="FFFFFF"/>
          </w:rPr>
          <w:t xml:space="preserve">, </w:t>
        </w:r>
      </w:ins>
      <w:ins w:id="476" w:author="Mary Hunsicker" w:date="2021-12-02T15:15:00Z">
        <w:r w:rsidRPr="00275C29">
          <w:rPr>
            <w:color w:val="1155CC"/>
            <w:shd w:val="clear" w:color="auto" w:fill="FFFFFF"/>
          </w:rPr>
          <w:t>Field</w:t>
        </w:r>
      </w:ins>
      <w:ins w:id="477" w:author="Mary Hunsicker" w:date="2021-12-02T15:16:00Z">
        <w:r>
          <w:rPr>
            <w:color w:val="1155CC"/>
            <w:shd w:val="clear" w:color="auto" w:fill="FFFFFF"/>
          </w:rPr>
          <w:t xml:space="preserve"> </w:t>
        </w:r>
      </w:ins>
      <w:ins w:id="478" w:author="Mary Hunsicker" w:date="2021-12-02T15:15:00Z">
        <w:r w:rsidRPr="00275C29">
          <w:rPr>
            <w:color w:val="1155CC"/>
            <w:shd w:val="clear" w:color="auto" w:fill="FFFFFF"/>
          </w:rPr>
          <w:t>JC, Goericke</w:t>
        </w:r>
      </w:ins>
      <w:ins w:id="479" w:author="Mary Hunsicker" w:date="2021-12-02T15:16:00Z">
        <w:r>
          <w:rPr>
            <w:color w:val="1155CC"/>
            <w:shd w:val="clear" w:color="auto" w:fill="FFFFFF"/>
          </w:rPr>
          <w:t xml:space="preserve"> </w:t>
        </w:r>
      </w:ins>
      <w:ins w:id="480" w:author="Mary Hunsicker" w:date="2021-12-02T15:15:00Z">
        <w:r w:rsidRPr="00275C29">
          <w:rPr>
            <w:color w:val="1155CC"/>
            <w:shd w:val="clear" w:color="auto" w:fill="FFFFFF"/>
          </w:rPr>
          <w:t>R, Griffith</w:t>
        </w:r>
      </w:ins>
      <w:ins w:id="481" w:author="Mary Hunsicker" w:date="2021-12-02T15:16:00Z">
        <w:r>
          <w:rPr>
            <w:color w:val="1155CC"/>
            <w:shd w:val="clear" w:color="auto" w:fill="FFFFFF"/>
          </w:rPr>
          <w:t xml:space="preserve"> </w:t>
        </w:r>
      </w:ins>
      <w:ins w:id="482" w:author="Mary Hunsicker" w:date="2021-12-02T15:15:00Z">
        <w:r w:rsidRPr="00275C29">
          <w:rPr>
            <w:color w:val="1155CC"/>
            <w:shd w:val="clear" w:color="auto" w:fill="FFFFFF"/>
          </w:rPr>
          <w:t>D, Hanisko</w:t>
        </w:r>
      </w:ins>
      <w:ins w:id="483" w:author="Mary Hunsicker" w:date="2021-12-02T15:16:00Z">
        <w:r>
          <w:rPr>
            <w:color w:val="1155CC"/>
            <w:shd w:val="clear" w:color="auto" w:fill="FFFFFF"/>
          </w:rPr>
          <w:t xml:space="preserve"> </w:t>
        </w:r>
      </w:ins>
      <w:ins w:id="484" w:author="Mary Hunsicker" w:date="2021-12-02T15:15:00Z">
        <w:r w:rsidRPr="00275C29">
          <w:rPr>
            <w:color w:val="1155CC"/>
            <w:shd w:val="clear" w:color="auto" w:fill="FFFFFF"/>
          </w:rPr>
          <w:t>DS, Hare</w:t>
        </w:r>
      </w:ins>
      <w:ins w:id="485" w:author="Mary Hunsicker" w:date="2021-12-02T15:16:00Z">
        <w:r>
          <w:rPr>
            <w:color w:val="1155CC"/>
            <w:shd w:val="clear" w:color="auto" w:fill="FFFFFF"/>
          </w:rPr>
          <w:t xml:space="preserve"> </w:t>
        </w:r>
      </w:ins>
      <w:ins w:id="486" w:author="Mary Hunsicker" w:date="2021-12-02T15:15:00Z">
        <w:r w:rsidRPr="00275C29">
          <w:rPr>
            <w:color w:val="1155CC"/>
            <w:shd w:val="clear" w:color="auto" w:fill="FFFFFF"/>
          </w:rPr>
          <w:t xml:space="preserve">JA, </w:t>
        </w:r>
        <w:r w:rsidRPr="00275C29">
          <w:rPr>
            <w:color w:val="1155CC"/>
            <w:shd w:val="clear" w:color="auto" w:fill="FFFFFF"/>
          </w:rPr>
          <w:lastRenderedPageBreak/>
          <w:t>Lyczkowski-Shultz</w:t>
        </w:r>
      </w:ins>
      <w:ins w:id="487" w:author="Mary Hunsicker" w:date="2021-12-02T15:16:00Z">
        <w:r>
          <w:rPr>
            <w:color w:val="1155CC"/>
            <w:shd w:val="clear" w:color="auto" w:fill="FFFFFF"/>
          </w:rPr>
          <w:t xml:space="preserve"> </w:t>
        </w:r>
      </w:ins>
      <w:ins w:id="488" w:author="Mary Hunsicker" w:date="2021-12-02T15:15:00Z">
        <w:r w:rsidRPr="00275C29">
          <w:rPr>
            <w:color w:val="1155CC"/>
            <w:shd w:val="clear" w:color="auto" w:fill="FFFFFF"/>
          </w:rPr>
          <w:t>J, Peterson</w:t>
        </w:r>
      </w:ins>
      <w:ins w:id="489" w:author="Mary Hunsicker" w:date="2021-12-02T15:16:00Z">
        <w:r>
          <w:rPr>
            <w:color w:val="1155CC"/>
            <w:shd w:val="clear" w:color="auto" w:fill="FFFFFF"/>
          </w:rPr>
          <w:t xml:space="preserve"> </w:t>
        </w:r>
      </w:ins>
      <w:ins w:id="490" w:author="Mary Hunsicker" w:date="2021-12-02T15:15:00Z">
        <w:r w:rsidRPr="00275C29">
          <w:rPr>
            <w:color w:val="1155CC"/>
            <w:shd w:val="clear" w:color="auto" w:fill="FFFFFF"/>
          </w:rPr>
          <w:t>WT, Watson</w:t>
        </w:r>
      </w:ins>
      <w:ins w:id="491" w:author="Mary Hunsicker" w:date="2021-12-02T15:16:00Z">
        <w:r>
          <w:rPr>
            <w:color w:val="1155CC"/>
            <w:shd w:val="clear" w:color="auto" w:fill="FFFFFF"/>
          </w:rPr>
          <w:t xml:space="preserve"> </w:t>
        </w:r>
      </w:ins>
      <w:ins w:id="492" w:author="Mary Hunsicker" w:date="2021-12-02T15:15:00Z">
        <w:r w:rsidRPr="00275C29">
          <w:rPr>
            <w:color w:val="1155CC"/>
            <w:shd w:val="clear" w:color="auto" w:fill="FFFFFF"/>
          </w:rPr>
          <w:t>W</w:t>
        </w:r>
      </w:ins>
      <w:ins w:id="493" w:author="Mary Hunsicker" w:date="2021-12-02T15:16:00Z">
        <w:r>
          <w:rPr>
            <w:color w:val="1155CC"/>
            <w:shd w:val="clear" w:color="auto" w:fill="FFFFFF"/>
          </w:rPr>
          <w:t xml:space="preserve">, </w:t>
        </w:r>
      </w:ins>
      <w:ins w:id="494" w:author="Mary Hunsicker" w:date="2021-12-02T15:15:00Z">
        <w:r w:rsidRPr="00275C29">
          <w:rPr>
            <w:color w:val="1155CC"/>
            <w:shd w:val="clear" w:color="auto" w:fill="FFFFFF"/>
          </w:rPr>
          <w:t>Weber</w:t>
        </w:r>
      </w:ins>
      <w:ins w:id="495" w:author="Mary Hunsicker" w:date="2021-12-02T15:16:00Z">
        <w:r>
          <w:rPr>
            <w:color w:val="1155CC"/>
            <w:shd w:val="clear" w:color="auto" w:fill="FFFFFF"/>
          </w:rPr>
          <w:t xml:space="preserve"> </w:t>
        </w:r>
      </w:ins>
      <w:ins w:id="496" w:author="Mary Hunsicker" w:date="2021-12-02T15:15:00Z">
        <w:r w:rsidRPr="00275C29">
          <w:rPr>
            <w:color w:val="1155CC"/>
            <w:shd w:val="clear" w:color="auto" w:fill="FFFFFF"/>
          </w:rPr>
          <w:t>ED.</w:t>
        </w:r>
      </w:ins>
      <w:ins w:id="497" w:author="Mary Hunsicker" w:date="2021-12-02T15:16:00Z">
        <w:r>
          <w:rPr>
            <w:color w:val="1155CC"/>
            <w:shd w:val="clear" w:color="auto" w:fill="FFFFFF"/>
          </w:rPr>
          <w:t xml:space="preserve"> </w:t>
        </w:r>
      </w:ins>
      <w:ins w:id="498" w:author="Mary Hunsicker" w:date="2021-12-02T15:15:00Z">
        <w:r w:rsidRPr="00275C29">
          <w:rPr>
            <w:color w:val="1155CC"/>
            <w:shd w:val="clear" w:color="auto" w:fill="FFFFFF"/>
          </w:rPr>
          <w:t>Long time series in US fisheries oceanography. Oceanography</w:t>
        </w:r>
      </w:ins>
      <w:ins w:id="499" w:author="Mary Hunsicker" w:date="2021-12-02T15:16:00Z">
        <w:r>
          <w:rPr>
            <w:color w:val="1155CC"/>
            <w:shd w:val="clear" w:color="auto" w:fill="FFFFFF"/>
          </w:rPr>
          <w:t xml:space="preserve"> 2014</w:t>
        </w:r>
      </w:ins>
      <w:ins w:id="500" w:author="Mary Hunsicker" w:date="2021-12-02T15:17:00Z">
        <w:r>
          <w:rPr>
            <w:color w:val="1155CC"/>
            <w:shd w:val="clear" w:color="auto" w:fill="FFFFFF"/>
          </w:rPr>
          <w:t>;</w:t>
        </w:r>
      </w:ins>
      <w:ins w:id="501" w:author="Mary Hunsicker" w:date="2021-12-02T15:15:00Z">
        <w:r w:rsidRPr="00275C29">
          <w:rPr>
            <w:color w:val="1155CC"/>
            <w:shd w:val="clear" w:color="auto" w:fill="FFFFFF"/>
          </w:rPr>
          <w:t xml:space="preserve"> 27</w:t>
        </w:r>
      </w:ins>
      <w:ins w:id="502" w:author="Mary Hunsicker" w:date="2021-12-02T15:17:00Z">
        <w:r>
          <w:rPr>
            <w:color w:val="1155CC"/>
            <w:shd w:val="clear" w:color="auto" w:fill="FFFFFF"/>
          </w:rPr>
          <w:t xml:space="preserve">: </w:t>
        </w:r>
      </w:ins>
      <w:ins w:id="503" w:author="Mary Hunsicker" w:date="2021-12-02T15:15:00Z">
        <w:r w:rsidRPr="00275C29">
          <w:rPr>
            <w:color w:val="1155CC"/>
            <w:shd w:val="clear" w:color="auto" w:fill="FFFFFF"/>
          </w:rPr>
          <w:t>48-67.</w:t>
        </w:r>
      </w:ins>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McClatchie S, Field J, Thompson AR, Gerrodette T, Lowry M, Fiedler PC et al. Food limitation of sea lion pups and the decline of forage off central and southern California. R. Soc. 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Gowan JA, Bograd SJ, Lynn RJ, Miller AJ. The biological response to the 1977 regime shift 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Nuss E. A historical analysis of the California Current using ROMS 4D-Var. Part I: System configuration and 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doi:10.1016/j.ocemod.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lastRenderedPageBreak/>
        <w:t xml:space="preserve">Nielsen JM, Rogers LA, Brodeur RD, Thompson AR, Auth TD, Dreary AL et al. </w:t>
      </w:r>
      <w:r w:rsidRPr="008371E0">
        <w:rPr>
          <w:rFonts w:ascii="Times" w:hAnsi="Times"/>
        </w:rPr>
        <w:t>Responses of ichthyoplankton assemblages to the recent marine heatwave and previous climate fluctuations in several Northeast Pacific marine ecosystems. Glob. Chang. Biol. 2020; 27: 506-520.</w:t>
      </w:r>
    </w:p>
    <w:p w14:paraId="5C5562C9" w14:textId="7F230079" w:rsidR="00AF6A0E" w:rsidRPr="006D32BA" w:rsidRDefault="008371E0" w:rsidP="006D32BA">
      <w:pPr>
        <w:widowControl w:val="0"/>
        <w:autoSpaceDE w:val="0"/>
        <w:autoSpaceDN w:val="0"/>
        <w:adjustRightInd w:val="0"/>
        <w:spacing w:line="480" w:lineRule="auto"/>
        <w:ind w:left="540" w:hanging="540"/>
        <w:rPr>
          <w:rFonts w:ascii="Times" w:eastAsiaTheme="minorHAnsi" w:hAnsi="Times" w:cs="Arial"/>
          <w:noProof/>
          <w:color w:val="000000" w:themeColor="text1"/>
          <w:rPrChange w:id="504" w:author="Mary Hunsicker" w:date="2021-12-02T14:53:00Z">
            <w:rPr>
              <w:rFonts w:ascii="Times" w:hAnsi="Times"/>
            </w:rPr>
          </w:rPrChange>
        </w:rPr>
      </w:pPr>
      <w:r w:rsidRPr="008371E0">
        <w:rPr>
          <w:rFonts w:ascii="Times" w:eastAsiaTheme="minorHAnsi" w:hAnsi="Times" w:cs="Arial"/>
          <w:noProof/>
          <w:color w:val="000000" w:themeColor="text1"/>
        </w:rPr>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mesoscale eddies and streamers on sardine spawning habitat and recruitment success off Southern and central California, J. Geophys. Res. Oceans 2014; 119: 6330–6339, doi:10.1002/014JC010251.</w:t>
      </w:r>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8371E0">
        <w:rPr>
          <w:rFonts w:ascii="Times" w:hAnsi="Times" w:cs="Arial"/>
        </w:rPr>
        <w:t>Peterson et al. 2015 https://agupubs.onlinelibrary.wiley.com/doi/full/10.1002/2017JC012952</w:t>
      </w:r>
    </w:p>
    <w:p w14:paraId="7D65F896"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Piatt JF, Parrish JK, Renner HM, Schoen SK, Jones TT, Arimitsu ML et al. Extreme mortality and reproductive failure of common murres resulting from the northeast Pacific marine heatwave of 2014-2016. PLoSONE 2020; 15: e0226087. doi: 10.1371/journal.pone.0226087</w:t>
      </w:r>
    </w:p>
    <w:p w14:paraId="4BFE82E2"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Planque B, Arneberg P. 2018. Principal component analyses for integrated ecosystem 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7BC7DDB3"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eastAsiaTheme="minorHAnsi"/>
        </w:rPr>
        <w:t>Puerta P, Ciannelli L, Rykaczewski R, Opiekun M, Litzow MA. Do Gulf of</w:t>
      </w:r>
    </w:p>
    <w:p w14:paraId="3D910E71"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Alaska fish and crustacean populations show synchronous non-stationary responses</w:t>
      </w:r>
    </w:p>
    <w:p w14:paraId="00E3ECFB"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to climate? Prog. Oceanogr. 2019; 175: 161–170. doi: 10.1016/j.pocean.2019.</w:t>
      </w:r>
    </w:p>
    <w:p w14:paraId="43070A30" w14:textId="77777777" w:rsidR="008371E0" w:rsidRPr="008371E0" w:rsidRDefault="008371E0" w:rsidP="008371E0">
      <w:pPr>
        <w:widowControl w:val="0"/>
        <w:autoSpaceDE w:val="0"/>
        <w:autoSpaceDN w:val="0"/>
        <w:adjustRightInd w:val="0"/>
        <w:spacing w:line="480" w:lineRule="auto"/>
        <w:ind w:left="480" w:firstLine="60"/>
        <w:rPr>
          <w:rFonts w:eastAsiaTheme="minorHAnsi"/>
        </w:rPr>
      </w:pPr>
      <w:r w:rsidRPr="008371E0">
        <w:rPr>
          <w:rFonts w:eastAsiaTheme="minorHAnsi"/>
        </w:rPr>
        <w:lastRenderedPageBreak/>
        <w:t>04.002.</w:t>
      </w:r>
    </w:p>
    <w:p w14:paraId="001EA557" w14:textId="77777777" w:rsidR="008371E0" w:rsidRPr="008371E0" w:rsidRDefault="008371E0" w:rsidP="008371E0">
      <w:pPr>
        <w:widowControl w:val="0"/>
        <w:autoSpaceDE w:val="0"/>
        <w:autoSpaceDN w:val="0"/>
        <w:adjustRightInd w:val="0"/>
        <w:spacing w:line="480" w:lineRule="auto"/>
        <w:rPr>
          <w:rFonts w:eastAsiaTheme="minorHAnsi"/>
        </w:rPr>
      </w:pPr>
      <w:r w:rsidRPr="008371E0">
        <w:rPr>
          <w:rFonts w:eastAsiaTheme="minorHAnsi"/>
        </w:rPr>
        <w:t>R Core Team. R: A language and environment for statistical computing. R</w:t>
      </w:r>
    </w:p>
    <w:p w14:paraId="32B9A7A3" w14:textId="77777777" w:rsidR="008371E0" w:rsidRPr="008371E0" w:rsidRDefault="008371E0" w:rsidP="008371E0">
      <w:pPr>
        <w:widowControl w:val="0"/>
        <w:autoSpaceDE w:val="0"/>
        <w:autoSpaceDN w:val="0"/>
        <w:adjustRightInd w:val="0"/>
        <w:spacing w:line="480" w:lineRule="auto"/>
        <w:ind w:left="540"/>
        <w:rPr>
          <w:rFonts w:ascii="Times" w:hAnsi="Times"/>
          <w:noProof/>
        </w:rPr>
      </w:pPr>
      <w:r w:rsidRPr="008371E0">
        <w:rPr>
          <w:rFonts w:eastAsiaTheme="minorHAnsi"/>
        </w:rPr>
        <w:t>Foundation for Statistical Computing, Vienna, Austria, 2021.</w:t>
      </w:r>
    </w:p>
    <w:p w14:paraId="1760F86D"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Ralston S, Sakuma KM, Field JC. Interannual variation in pelagic juvenile</w:t>
      </w:r>
    </w:p>
    <w:p w14:paraId="7E273826"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t>Ralston S, Field JC, Sakuma KM. Long-term variation in a central Californiapelagic forage assemblage. J. Mar. Sys. 2015; 146: 26-37. doi: 10.1016/j.jmarsys.2014.06.013.</w:t>
      </w:r>
    </w:p>
    <w:p w14:paraId="7EDCF243"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doi: </w:t>
      </w:r>
      <w:r w:rsidRPr="008371E0">
        <w:rPr>
          <w:color w:val="000000" w:themeColor="text1"/>
          <w:shd w:val="clear" w:color="auto" w:fill="FFFFFF"/>
        </w:rPr>
        <w:t>10.1002/2017GL072637.</w:t>
      </w:r>
    </w:p>
    <w:p w14:paraId="7D46F729"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Sakuma KM, Field JC, Mantua NJ, Ralston S, Marinovic BB, Carrion CN.</w:t>
      </w:r>
    </w:p>
    <w:p w14:paraId="2684E5CB"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Anomalous epipelagic micronekton assemblage patterns in the neritic waters of the California Current 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t>Santora JA, Mantua NJ, Schroeder ID, Field JC, Hazen E, Bograd SJ et al. Habitat compression and ecosystem shifts as potential links between marine heatwave and record whale entanglements. Nat. Commun. 2020; 11: 1-12.</w:t>
      </w:r>
    </w:p>
    <w:p w14:paraId="2F625D64"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lastRenderedPageBreak/>
        <w:t>Santora JA, Hazen EL, Schroeder ID, Bograd SJ, Sakuma KM, Field JC. Impacts of ocean climate variability on biodiversity of pelagic forage species in an upwelling ecosystem. Mar. Ecol. Prog. Ser. 2017; 580: 205-220.</w:t>
      </w:r>
    </w:p>
    <w:p w14:paraId="6BA5925A" w14:textId="77777777" w:rsidR="008371E0" w:rsidRPr="008371E0" w:rsidRDefault="008371E0" w:rsidP="008371E0">
      <w:pPr>
        <w:autoSpaceDE w:val="0"/>
        <w:autoSpaceDN w:val="0"/>
        <w:adjustRightInd w:val="0"/>
        <w:spacing w:line="480" w:lineRule="auto"/>
        <w:ind w:left="360" w:hanging="360"/>
        <w:rPr>
          <w:rFonts w:eastAsiaTheme="minorHAnsi"/>
        </w:rPr>
      </w:pPr>
      <w:r w:rsidRPr="008371E0">
        <w:rPr>
          <w:rFonts w:eastAsiaTheme="minorHAnsi"/>
        </w:rPr>
        <w:t>Santora JA, Schroeder ID, Field JC, Wells BK, Sydeman WJ. 2014. Spatiotemporal</w:t>
      </w:r>
    </w:p>
    <w:p w14:paraId="49EC7C68"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dynamics of ocean conditions and forage taxa reveals regional structuring of predator-prey</w:t>
      </w:r>
    </w:p>
    <w:p w14:paraId="106D8969" w14:textId="77777777" w:rsidR="008371E0" w:rsidRPr="008371E0" w:rsidRDefault="008371E0" w:rsidP="008371E0">
      <w:pPr>
        <w:widowControl w:val="0"/>
        <w:autoSpaceDE w:val="0"/>
        <w:autoSpaceDN w:val="0"/>
        <w:adjustRightInd w:val="0"/>
        <w:spacing w:line="480" w:lineRule="auto"/>
        <w:ind w:left="480" w:firstLine="60"/>
        <w:rPr>
          <w:rFonts w:ascii="Times" w:hAnsi="Times"/>
          <w:color w:val="1B1C20"/>
        </w:rPr>
      </w:pPr>
      <w:r w:rsidRPr="008371E0">
        <w:rPr>
          <w:rFonts w:eastAsiaTheme="minorHAnsi"/>
        </w:rPr>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implications for climate change and fisheries management. Can. J. Fish. Aquat. Sci. 2019; 76: 950-960. </w:t>
      </w:r>
      <w:r w:rsidRPr="008371E0">
        <w:rPr>
          <w:color w:val="000000" w:themeColor="text1"/>
          <w:shd w:val="clear" w:color="auto" w:fill="FFFFFF"/>
        </w:rPr>
        <w:t>doi: 10.1139/cjfas-2017-0480.</w:t>
      </w:r>
    </w:p>
    <w:p w14:paraId="294C1B99"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t>Schwartzlose RA, Alheit J, Bakun A, Baumgartner TR, Cloete R, Crawford RJM et al. 1999.  Worldwide large-scale fluctuations of sardine and anchovy populations. S. Afr. J. Mar. Sys. 1999; 21: 289-347.</w:t>
      </w:r>
    </w:p>
    <w:p w14:paraId="67CB8303"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rFonts w:ascii="Times" w:hAnsi="Times"/>
          <w:color w:val="222222"/>
          <w:shd w:val="clear" w:color="auto" w:fill="FFFFFF"/>
        </w:rPr>
        <w:t>Sen Gupta A, Thomsen M, Benthuysen JA. </w:t>
      </w:r>
      <w:r w:rsidRPr="008371E0">
        <w:rPr>
          <w:rFonts w:ascii="Times" w:hAnsi="Times"/>
          <w:i/>
          <w:iCs/>
          <w:color w:val="222222"/>
          <w:shd w:val="clear" w:color="auto" w:fill="FFFFFF"/>
        </w:rPr>
        <w:t>et al.</w:t>
      </w:r>
      <w:r w:rsidRPr="008371E0">
        <w:rPr>
          <w:rFonts w:ascii="Times" w:hAnsi="Times"/>
          <w:color w:val="222222"/>
          <w:shd w:val="clear" w:color="auto" w:fill="FFFFFF"/>
        </w:rPr>
        <w:t xml:space="preserve"> Drivers and impacts of the most extreme marine heatwaves events. Sci. Rep. 2020; </w:t>
      </w:r>
      <w:r w:rsidRPr="008371E0">
        <w:rPr>
          <w:rFonts w:ascii="Times" w:hAnsi="Times"/>
          <w:bCs/>
          <w:color w:val="222222"/>
          <w:shd w:val="clear" w:color="auto" w:fill="FFFFFF"/>
        </w:rPr>
        <w:t xml:space="preserve">10: </w:t>
      </w:r>
      <w:r w:rsidRPr="008371E0">
        <w:rPr>
          <w:rFonts w:ascii="Times" w:hAnsi="Times"/>
          <w:color w:val="222222"/>
          <w:shd w:val="clear" w:color="auto" w:fill="FFFFFF"/>
        </w:rPr>
        <w:t>19359. doi: 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lastRenderedPageBreak/>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062B5C39" w:rsidR="008371E0" w:rsidRDefault="008371E0" w:rsidP="008371E0">
      <w:pPr>
        <w:spacing w:line="480" w:lineRule="auto"/>
        <w:ind w:left="360" w:hanging="360"/>
        <w:rPr>
          <w:ins w:id="505" w:author="Mary Hunsicker" w:date="2021-11-23T11:45:00Z"/>
          <w:rFonts w:eastAsiaTheme="minorHAnsi"/>
        </w:rPr>
      </w:pPr>
      <w:r w:rsidRPr="008371E0">
        <w:rPr>
          <w:rFonts w:eastAsiaTheme="minorHAnsi"/>
        </w:rPr>
        <w:t>Stan Development Team. RStan: The R interface to Stan. 2018.</w:t>
      </w:r>
    </w:p>
    <w:p w14:paraId="487DB160" w14:textId="2A6DEB75" w:rsidR="0021072A" w:rsidRPr="008371E0" w:rsidRDefault="0021072A" w:rsidP="008371E0">
      <w:pPr>
        <w:spacing w:line="480" w:lineRule="auto"/>
        <w:ind w:left="360" w:hanging="360"/>
        <w:rPr>
          <w:rFonts w:eastAsiaTheme="minorHAnsi"/>
        </w:rPr>
      </w:pPr>
      <w:ins w:id="506" w:author="Mary Hunsicker" w:date="2021-11-23T11:45:00Z">
        <w:r>
          <w:rPr>
            <w:rFonts w:eastAsiaTheme="minorHAnsi"/>
          </w:rPr>
          <w:t>Sury</w:t>
        </w:r>
      </w:ins>
      <w:ins w:id="507" w:author="Mary Hunsicker" w:date="2021-11-23T11:46:00Z">
        <w:r>
          <w:rPr>
            <w:rFonts w:eastAsiaTheme="minorHAnsi"/>
          </w:rPr>
          <w:t>an</w:t>
        </w:r>
      </w:ins>
      <w:ins w:id="508" w:author="Mary Hunsicker" w:date="2021-11-23T11:51:00Z">
        <w:r>
          <w:rPr>
            <w:rFonts w:eastAsiaTheme="minorHAnsi"/>
          </w:rPr>
          <w:t xml:space="preserve"> RM, Arimitsu ML, Coletti HA, Hopcroft RR, Lindeberg MR, Barbeaux S</w:t>
        </w:r>
      </w:ins>
      <w:ins w:id="509" w:author="Mary Hunsicker" w:date="2021-11-23T11:52:00Z">
        <w:r>
          <w:rPr>
            <w:rFonts w:eastAsiaTheme="minorHAnsi"/>
          </w:rPr>
          <w:t>J et al. Ecosystem response persists after a prolonged marine heatwave. Sci. Rep. 2021; 11:</w:t>
        </w:r>
      </w:ins>
      <w:ins w:id="510" w:author="Mary Hunsicker" w:date="2021-11-23T11:53:00Z">
        <w:r>
          <w:rPr>
            <w:rFonts w:eastAsiaTheme="minorHAnsi"/>
          </w:rPr>
          <w:t xml:space="preserve"> 6235.</w:t>
        </w:r>
      </w:ins>
    </w:p>
    <w:p w14:paraId="613FD638" w14:textId="77777777" w:rsidR="008371E0" w:rsidRPr="008371E0" w:rsidRDefault="008371E0" w:rsidP="008371E0">
      <w:pPr>
        <w:spacing w:line="480" w:lineRule="auto"/>
        <w:ind w:left="360" w:hanging="360"/>
        <w:rPr>
          <w:rFonts w:eastAsiaTheme="minorHAnsi"/>
        </w:rPr>
      </w:pPr>
      <w:r w:rsidRPr="008371E0">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lastRenderedPageBreak/>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lsh JE, Thoman RL, Bhatt US, Bieniek PA, Brettschneider B, Brubaker M et al. The high latitude heat wave of 2016 and its impacts on Alaska. Bull. Am. Meteorol. Soc. 2018; 99: 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Ecol. Ind. 2019</w:t>
      </w:r>
      <w:r w:rsidRPr="008371E0">
        <w:rPr>
          <w:rFonts w:ascii="Times" w:hAnsi="Times"/>
          <w:color w:val="000000" w:themeColor="text1"/>
          <w:shd w:val="clear" w:color="auto" w:fill="FFFFFF"/>
        </w:rPr>
        <w:t>; 98: 657-664. doi:10.1016/j.ecolind.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w:t>
      </w:r>
      <w:r>
        <w:rPr>
          <w:rFonts w:ascii="Times" w:hAnsi="Times"/>
          <w:color w:val="000000" w:themeColor="text1"/>
          <w:shd w:val="clear" w:color="auto" w:fill="FFFFFF"/>
        </w:rPr>
        <w:lastRenderedPageBreak/>
        <w:t>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60AE0063" w14:textId="6FFDAB8C" w:rsidR="00D9152D" w:rsidRPr="008371E0" w:rsidDel="005461EF" w:rsidRDefault="00D9152D" w:rsidP="008371E0">
      <w:pPr>
        <w:widowControl w:val="0"/>
        <w:autoSpaceDE w:val="0"/>
        <w:autoSpaceDN w:val="0"/>
        <w:adjustRightInd w:val="0"/>
        <w:spacing w:line="480" w:lineRule="auto"/>
        <w:ind w:left="480" w:hanging="480"/>
        <w:rPr>
          <w:del w:id="511" w:author="Mary Hunsicker" w:date="2021-11-30T15:56:00Z"/>
          <w:rFonts w:ascii="Times" w:hAnsi="Times"/>
          <w:noProof/>
        </w:rPr>
      </w:pPr>
    </w:p>
    <w:p w14:paraId="3D7B6796" w14:textId="77777777" w:rsidR="008371E0" w:rsidRPr="008371E0" w:rsidDel="005461EF" w:rsidRDefault="008371E0" w:rsidP="008371E0">
      <w:pPr>
        <w:widowControl w:val="0"/>
        <w:autoSpaceDE w:val="0"/>
        <w:autoSpaceDN w:val="0"/>
        <w:adjustRightInd w:val="0"/>
        <w:spacing w:line="480" w:lineRule="auto"/>
        <w:ind w:left="480" w:hanging="480"/>
        <w:rPr>
          <w:del w:id="512" w:author="Mary Hunsicker" w:date="2021-11-30T15:56:00Z"/>
          <w:rFonts w:ascii="Times" w:hAnsi="Times"/>
          <w:noProof/>
        </w:rPr>
      </w:pPr>
    </w:p>
    <w:p w14:paraId="4241C7E0" w14:textId="77777777" w:rsidR="008371E0" w:rsidRPr="008371E0" w:rsidDel="005461EF" w:rsidRDefault="008371E0" w:rsidP="008371E0">
      <w:pPr>
        <w:widowControl w:val="0"/>
        <w:autoSpaceDE w:val="0"/>
        <w:autoSpaceDN w:val="0"/>
        <w:adjustRightInd w:val="0"/>
        <w:spacing w:line="480" w:lineRule="auto"/>
        <w:ind w:left="480" w:hanging="480"/>
        <w:rPr>
          <w:del w:id="513" w:author="Mary Hunsicker" w:date="2021-11-30T15:56:00Z"/>
          <w:rFonts w:ascii="Times" w:hAnsi="Times"/>
          <w:noProof/>
        </w:rPr>
      </w:pPr>
    </w:p>
    <w:p w14:paraId="709DA2CE" w14:textId="77777777" w:rsidR="008371E0" w:rsidRPr="008371E0" w:rsidRDefault="008371E0" w:rsidP="008371E0">
      <w:pPr>
        <w:pStyle w:val="CommentSubject"/>
        <w:spacing w:line="480" w:lineRule="auto"/>
      </w:pPr>
    </w:p>
    <w:p w14:paraId="77E8CCB9" w14:textId="483E8126" w:rsidR="00BE23A3" w:rsidDel="005461EF" w:rsidRDefault="008371E0" w:rsidP="008371E0">
      <w:pPr>
        <w:spacing w:line="480" w:lineRule="auto"/>
        <w:rPr>
          <w:del w:id="514" w:author="Mary Hunsicker" w:date="2021-11-30T15:55:00Z"/>
          <w:rFonts w:ascii="Times" w:hAnsi="Times"/>
        </w:rPr>
      </w:pPr>
      <w:r w:rsidRPr="008371E0">
        <w:rPr>
          <w:rFonts w:ascii="Times" w:hAnsi="Times"/>
        </w:rPr>
        <w:fldChar w:fldCharType="end"/>
      </w:r>
    </w:p>
    <w:p w14:paraId="20ED5889" w14:textId="060A737A" w:rsidR="00D9152D" w:rsidDel="005461EF" w:rsidRDefault="00D9152D" w:rsidP="008371E0">
      <w:pPr>
        <w:spacing w:line="480" w:lineRule="auto"/>
        <w:rPr>
          <w:del w:id="515" w:author="Mary Hunsicker" w:date="2021-11-30T15:55:00Z"/>
          <w:rFonts w:ascii="Times" w:hAnsi="Times"/>
        </w:rPr>
      </w:pPr>
    </w:p>
    <w:p w14:paraId="7FFE014B" w14:textId="77777777" w:rsidR="00D9152D" w:rsidRPr="006A18F1" w:rsidRDefault="00D9152D" w:rsidP="00D9152D">
      <w:pPr>
        <w:spacing w:line="480" w:lineRule="auto"/>
        <w:rPr>
          <w:b/>
          <w:bCs/>
        </w:rPr>
      </w:pPr>
      <w:r w:rsidRPr="006A18F1">
        <w:rPr>
          <w:b/>
          <w:bCs/>
        </w:rPr>
        <w:t>Supporting Information</w:t>
      </w:r>
    </w:p>
    <w:p w14:paraId="4E84A490" w14:textId="77777777" w:rsidR="00D9152D" w:rsidRPr="006A18F1" w:rsidRDefault="00D9152D" w:rsidP="00D9152D">
      <w:pPr>
        <w:spacing w:line="480" w:lineRule="auto"/>
      </w:pPr>
      <w:r w:rsidRPr="006A18F1">
        <w:rPr>
          <w:b/>
          <w:bCs/>
        </w:rPr>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t>S2 Figure</w:t>
      </w:r>
      <w:r w:rsidRPr="006A18F1">
        <w:t xml:space="preserve">: </w:t>
      </w:r>
      <w:proofErr w:type="gramStart"/>
      <w:r w:rsidRPr="006A18F1">
        <w:t>AR(</w:t>
      </w:r>
      <w:proofErr w:type="gramEnd"/>
      <w:r w:rsidRPr="006A18F1">
        <w:t xml:space="preserve">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7E076E" w:rsidRDefault="00D9152D" w:rsidP="00D9152D">
      <w:pPr>
        <w:spacing w:line="480" w:lineRule="auto"/>
      </w:pPr>
      <w:r w:rsidRPr="007E076E">
        <w:rPr>
          <w:b/>
          <w:bCs/>
        </w:rPr>
        <w:t>S5 Figure</w:t>
      </w:r>
      <w:r w:rsidRPr="007E076E">
        <w:t xml:space="preserve">: A summary of the effect of the </w:t>
      </w:r>
      <w:r w:rsidRPr="007E076E">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7E076E">
        <w:rPr>
          <w:b/>
          <w:bCs/>
        </w:rPr>
        <w:t>S6 Figure</w:t>
      </w:r>
      <w:r w:rsidRPr="007E076E">
        <w:t xml:space="preserve">: A summary of the effect of the </w:t>
      </w:r>
      <w:r w:rsidRPr="007E076E">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lastRenderedPageBreak/>
        <w:t>S7 Figure</w:t>
      </w:r>
      <w:r w:rsidRPr="007E076E">
        <w:t>: Community variability in the southern California Current ecosystem (1981</w:t>
      </w:r>
      <w:r>
        <w:rPr>
          <w:rStyle w:val="CommentReference"/>
          <w:sz w:val="24"/>
          <w:szCs w:val="24"/>
        </w:rPr>
        <w:t>–</w:t>
      </w:r>
      <w:r w:rsidRPr="007E076E">
        <w:t>2018).</w:t>
      </w:r>
    </w:p>
    <w:p w14:paraId="66F52317" w14:textId="0FFCE035" w:rsidR="00D9152D" w:rsidRPr="007E076E" w:rsidDel="005461EF" w:rsidRDefault="00D9152D" w:rsidP="00D9152D">
      <w:pPr>
        <w:spacing w:line="480" w:lineRule="auto"/>
        <w:rPr>
          <w:del w:id="516" w:author="Mary Hunsicker" w:date="2021-11-30T15:55:00Z"/>
        </w:rPr>
      </w:pPr>
      <w:del w:id="517" w:author="Mary Hunsicker" w:date="2021-11-30T15:55:00Z">
        <w:r w:rsidRPr="007E076E" w:rsidDel="005461EF">
          <w:rPr>
            <w:b/>
            <w:bCs/>
          </w:rPr>
          <w:delText>S8 Figure</w:delText>
        </w:r>
        <w:r w:rsidRPr="007E076E" w:rsidDel="005461EF">
          <w:delText>: Forecasts and model estimates of the ‘true’ community state in the southern and central California Current in years 2009</w:delText>
        </w:r>
        <w:r w:rsidDel="005461EF">
          <w:rPr>
            <w:rStyle w:val="CommentReference"/>
            <w:sz w:val="24"/>
            <w:szCs w:val="24"/>
          </w:rPr>
          <w:delText>–</w:delText>
        </w:r>
        <w:r w:rsidRPr="007E076E" w:rsidDel="005461EF">
          <w:delText xml:space="preserve">2018. </w:delText>
        </w:r>
      </w:del>
    </w:p>
    <w:p w14:paraId="655021FD" w14:textId="6DB2DDCC" w:rsidR="00D9152D" w:rsidRPr="007E076E" w:rsidRDefault="00D9152D" w:rsidP="00D9152D">
      <w:pPr>
        <w:spacing w:line="480" w:lineRule="auto"/>
      </w:pPr>
      <w:r w:rsidRPr="007E076E">
        <w:rPr>
          <w:b/>
          <w:bCs/>
        </w:rPr>
        <w:t>S</w:t>
      </w:r>
      <w:ins w:id="518" w:author="Mary Hunsicker" w:date="2021-11-30T15:55:00Z">
        <w:r w:rsidR="005461EF">
          <w:rPr>
            <w:b/>
            <w:bCs/>
          </w:rPr>
          <w:t>8</w:t>
        </w:r>
      </w:ins>
      <w:del w:id="519" w:author="Mary Hunsicker" w:date="2021-11-30T15:55:00Z">
        <w:r w:rsidRPr="007E076E" w:rsidDel="005461EF">
          <w:rPr>
            <w:b/>
            <w:bCs/>
          </w:rPr>
          <w:delText>9</w:delText>
        </w:r>
      </w:del>
      <w:r w:rsidRPr="007E076E">
        <w:rPr>
          <w:b/>
          <w:bCs/>
        </w:rPr>
        <w:t xml:space="preserve">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1E2EE6AA" w:rsidR="00D9152D" w:rsidRDefault="00D9152D" w:rsidP="008371E0">
      <w:pPr>
        <w:spacing w:line="480" w:lineRule="auto"/>
      </w:pPr>
      <w:r w:rsidRPr="007E076E">
        <w:rPr>
          <w:b/>
          <w:bCs/>
        </w:rPr>
        <w:t>S</w:t>
      </w:r>
      <w:ins w:id="520" w:author="Mary Hunsicker" w:date="2021-11-30T15:55:00Z">
        <w:r w:rsidR="005461EF">
          <w:rPr>
            <w:b/>
            <w:bCs/>
          </w:rPr>
          <w:t>9</w:t>
        </w:r>
      </w:ins>
      <w:del w:id="521" w:author="Mary Hunsicker" w:date="2021-11-30T15:55:00Z">
        <w:r w:rsidRPr="007E076E" w:rsidDel="005461EF">
          <w:rPr>
            <w:b/>
            <w:bCs/>
          </w:rPr>
          <w:delText>10</w:delText>
        </w:r>
      </w:del>
      <w:r w:rsidRPr="007E076E">
        <w:rPr>
          <w:b/>
          <w:bCs/>
        </w:rPr>
        <w:t xml:space="preserve">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4" w:author="Mary Hunsicker" w:date="2021-11-30T15:51:00Z" w:initials="MEH">
    <w:p w14:paraId="291EE550" w14:textId="2E110EA8" w:rsidR="008600F2" w:rsidRDefault="008600F2">
      <w:pPr>
        <w:pStyle w:val="CommentText"/>
      </w:pPr>
      <w:r>
        <w:rPr>
          <w:rStyle w:val="CommentReference"/>
        </w:rPr>
        <w:annotationRef/>
      </w:r>
      <w:r>
        <w:t>Eric – can you verify that this is correct and that we have the correct figure for this in the scc repo?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1EE5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0C6F1" w16cex:dateUtc="2021-11-30T2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1EE550" w16cid:durableId="2550C6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539DDB" w14:textId="77777777" w:rsidR="00AB69D6" w:rsidRDefault="00AB69D6" w:rsidP="0015684A">
      <w:r>
        <w:separator/>
      </w:r>
    </w:p>
  </w:endnote>
  <w:endnote w:type="continuationSeparator" w:id="0">
    <w:p w14:paraId="59593F8F" w14:textId="77777777" w:rsidR="00AB69D6" w:rsidRDefault="00AB69D6"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auto"/>
    <w:pitch w:val="variable"/>
    <w:sig w:usb0="E00002FF" w:usb1="5000205A" w:usb2="00000000" w:usb3="00000000" w:csb0="0000019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399137" w14:textId="77777777" w:rsidR="00AB69D6" w:rsidRDefault="00AB69D6" w:rsidP="0015684A">
      <w:r>
        <w:separator/>
      </w:r>
    </w:p>
  </w:footnote>
  <w:footnote w:type="continuationSeparator" w:id="0">
    <w:p w14:paraId="2F333D89" w14:textId="77777777" w:rsidR="00AB69D6" w:rsidRDefault="00AB69D6"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Hunsicker">
    <w15:presenceInfo w15:providerId="None" w15:userId="Mary Hunsi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0D86"/>
    <w:rsid w:val="0000774B"/>
    <w:rsid w:val="00010D78"/>
    <w:rsid w:val="00014E9C"/>
    <w:rsid w:val="00021278"/>
    <w:rsid w:val="00023CC9"/>
    <w:rsid w:val="00023FA8"/>
    <w:rsid w:val="00026CAB"/>
    <w:rsid w:val="000277F0"/>
    <w:rsid w:val="00034B14"/>
    <w:rsid w:val="00035248"/>
    <w:rsid w:val="000356EB"/>
    <w:rsid w:val="000400B4"/>
    <w:rsid w:val="000424D4"/>
    <w:rsid w:val="00044F2E"/>
    <w:rsid w:val="0004645F"/>
    <w:rsid w:val="00047EB7"/>
    <w:rsid w:val="00062A55"/>
    <w:rsid w:val="00063089"/>
    <w:rsid w:val="00063612"/>
    <w:rsid w:val="0006528E"/>
    <w:rsid w:val="000721E9"/>
    <w:rsid w:val="000740B2"/>
    <w:rsid w:val="000771BD"/>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5F90"/>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89F"/>
    <w:rsid w:val="00163B4D"/>
    <w:rsid w:val="001658BB"/>
    <w:rsid w:val="00170A59"/>
    <w:rsid w:val="00172364"/>
    <w:rsid w:val="00173268"/>
    <w:rsid w:val="00173874"/>
    <w:rsid w:val="00176F5F"/>
    <w:rsid w:val="0018361B"/>
    <w:rsid w:val="00183C93"/>
    <w:rsid w:val="00185E80"/>
    <w:rsid w:val="00187104"/>
    <w:rsid w:val="001918D5"/>
    <w:rsid w:val="0019279B"/>
    <w:rsid w:val="0019314A"/>
    <w:rsid w:val="00194116"/>
    <w:rsid w:val="00194ABD"/>
    <w:rsid w:val="001A0F4E"/>
    <w:rsid w:val="001A3813"/>
    <w:rsid w:val="001A4B80"/>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337E"/>
    <w:rsid w:val="001E4896"/>
    <w:rsid w:val="001E67A9"/>
    <w:rsid w:val="001E7496"/>
    <w:rsid w:val="001F22AF"/>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240"/>
    <w:rsid w:val="00251948"/>
    <w:rsid w:val="00251C6F"/>
    <w:rsid w:val="00254588"/>
    <w:rsid w:val="00257D63"/>
    <w:rsid w:val="002658F1"/>
    <w:rsid w:val="0026798C"/>
    <w:rsid w:val="002742AA"/>
    <w:rsid w:val="00275C29"/>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C1948"/>
    <w:rsid w:val="002D30F0"/>
    <w:rsid w:val="002D4A41"/>
    <w:rsid w:val="002D4D78"/>
    <w:rsid w:val="002D7279"/>
    <w:rsid w:val="002E0C43"/>
    <w:rsid w:val="002F2AB5"/>
    <w:rsid w:val="002F2F12"/>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33959"/>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3AE9"/>
    <w:rsid w:val="003957FC"/>
    <w:rsid w:val="003960CC"/>
    <w:rsid w:val="003B0BE1"/>
    <w:rsid w:val="003B0F92"/>
    <w:rsid w:val="003B21A2"/>
    <w:rsid w:val="003B7D80"/>
    <w:rsid w:val="003C0E3B"/>
    <w:rsid w:val="003D619D"/>
    <w:rsid w:val="003E167E"/>
    <w:rsid w:val="003E23F4"/>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21EC4"/>
    <w:rsid w:val="004225ED"/>
    <w:rsid w:val="00423719"/>
    <w:rsid w:val="00425C68"/>
    <w:rsid w:val="00440779"/>
    <w:rsid w:val="00441034"/>
    <w:rsid w:val="00441470"/>
    <w:rsid w:val="00442476"/>
    <w:rsid w:val="00444017"/>
    <w:rsid w:val="00450C46"/>
    <w:rsid w:val="0045760A"/>
    <w:rsid w:val="004578ED"/>
    <w:rsid w:val="00464A14"/>
    <w:rsid w:val="00467834"/>
    <w:rsid w:val="00472D9F"/>
    <w:rsid w:val="00474456"/>
    <w:rsid w:val="00477311"/>
    <w:rsid w:val="004817FC"/>
    <w:rsid w:val="00484BE9"/>
    <w:rsid w:val="0048540C"/>
    <w:rsid w:val="004916A8"/>
    <w:rsid w:val="00495214"/>
    <w:rsid w:val="00496BC1"/>
    <w:rsid w:val="004A3C41"/>
    <w:rsid w:val="004B06AA"/>
    <w:rsid w:val="004B156D"/>
    <w:rsid w:val="004B2BC0"/>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461EF"/>
    <w:rsid w:val="00556BE5"/>
    <w:rsid w:val="00557485"/>
    <w:rsid w:val="005604DF"/>
    <w:rsid w:val="005655F2"/>
    <w:rsid w:val="005733DF"/>
    <w:rsid w:val="00573842"/>
    <w:rsid w:val="005759CF"/>
    <w:rsid w:val="005807FA"/>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157D"/>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D32BA"/>
    <w:rsid w:val="006E1B2A"/>
    <w:rsid w:val="006E4444"/>
    <w:rsid w:val="006E52C2"/>
    <w:rsid w:val="006E69E7"/>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3006A"/>
    <w:rsid w:val="00732F6A"/>
    <w:rsid w:val="007343E2"/>
    <w:rsid w:val="007402C2"/>
    <w:rsid w:val="00741327"/>
    <w:rsid w:val="00742623"/>
    <w:rsid w:val="00744A9A"/>
    <w:rsid w:val="00747FCE"/>
    <w:rsid w:val="00751A13"/>
    <w:rsid w:val="00753237"/>
    <w:rsid w:val="00754214"/>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A5EEA"/>
    <w:rsid w:val="007B41C4"/>
    <w:rsid w:val="007C240F"/>
    <w:rsid w:val="007C3250"/>
    <w:rsid w:val="007C3299"/>
    <w:rsid w:val="007D4B71"/>
    <w:rsid w:val="007D6049"/>
    <w:rsid w:val="007D6F26"/>
    <w:rsid w:val="007D7C6B"/>
    <w:rsid w:val="007E076E"/>
    <w:rsid w:val="007E1FCF"/>
    <w:rsid w:val="007E3989"/>
    <w:rsid w:val="007E4CC3"/>
    <w:rsid w:val="007E5E21"/>
    <w:rsid w:val="007E70CB"/>
    <w:rsid w:val="007E70E0"/>
    <w:rsid w:val="007F00E6"/>
    <w:rsid w:val="007F0FBE"/>
    <w:rsid w:val="007F2D50"/>
    <w:rsid w:val="007F3825"/>
    <w:rsid w:val="007F3B2F"/>
    <w:rsid w:val="007F780D"/>
    <w:rsid w:val="008004FE"/>
    <w:rsid w:val="0080086F"/>
    <w:rsid w:val="00801CEF"/>
    <w:rsid w:val="00803022"/>
    <w:rsid w:val="008039A7"/>
    <w:rsid w:val="00804898"/>
    <w:rsid w:val="008121E1"/>
    <w:rsid w:val="00825002"/>
    <w:rsid w:val="00826650"/>
    <w:rsid w:val="00827195"/>
    <w:rsid w:val="00830EB5"/>
    <w:rsid w:val="00834965"/>
    <w:rsid w:val="008371E0"/>
    <w:rsid w:val="00841182"/>
    <w:rsid w:val="00850026"/>
    <w:rsid w:val="0085474A"/>
    <w:rsid w:val="008548D1"/>
    <w:rsid w:val="008577C9"/>
    <w:rsid w:val="008600F2"/>
    <w:rsid w:val="008631D4"/>
    <w:rsid w:val="00871545"/>
    <w:rsid w:val="00872075"/>
    <w:rsid w:val="00873696"/>
    <w:rsid w:val="008753C3"/>
    <w:rsid w:val="008755FB"/>
    <w:rsid w:val="00876955"/>
    <w:rsid w:val="008809A4"/>
    <w:rsid w:val="00881D1E"/>
    <w:rsid w:val="0088275B"/>
    <w:rsid w:val="008831EA"/>
    <w:rsid w:val="0088447F"/>
    <w:rsid w:val="008855CB"/>
    <w:rsid w:val="0088560C"/>
    <w:rsid w:val="00885939"/>
    <w:rsid w:val="00887A62"/>
    <w:rsid w:val="008901B7"/>
    <w:rsid w:val="008952CD"/>
    <w:rsid w:val="008A1E3B"/>
    <w:rsid w:val="008A4250"/>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5F5"/>
    <w:rsid w:val="008F29C3"/>
    <w:rsid w:val="008F4437"/>
    <w:rsid w:val="008F4B2A"/>
    <w:rsid w:val="008F59B5"/>
    <w:rsid w:val="008F65E8"/>
    <w:rsid w:val="009004CC"/>
    <w:rsid w:val="009011D5"/>
    <w:rsid w:val="009016C0"/>
    <w:rsid w:val="00901D8D"/>
    <w:rsid w:val="009033F3"/>
    <w:rsid w:val="009076E4"/>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34FD4"/>
    <w:rsid w:val="00942B71"/>
    <w:rsid w:val="00950908"/>
    <w:rsid w:val="009512B1"/>
    <w:rsid w:val="009526BF"/>
    <w:rsid w:val="0095337E"/>
    <w:rsid w:val="00961FEE"/>
    <w:rsid w:val="00965B74"/>
    <w:rsid w:val="009660A6"/>
    <w:rsid w:val="00970983"/>
    <w:rsid w:val="009726AB"/>
    <w:rsid w:val="0097372B"/>
    <w:rsid w:val="00973D66"/>
    <w:rsid w:val="00975037"/>
    <w:rsid w:val="00982E03"/>
    <w:rsid w:val="0098334C"/>
    <w:rsid w:val="009845E6"/>
    <w:rsid w:val="009901B1"/>
    <w:rsid w:val="009902D9"/>
    <w:rsid w:val="00991A20"/>
    <w:rsid w:val="00994ADF"/>
    <w:rsid w:val="009957B0"/>
    <w:rsid w:val="009A4EE1"/>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33C6"/>
    <w:rsid w:val="00A47EDE"/>
    <w:rsid w:val="00A51EEA"/>
    <w:rsid w:val="00A612C8"/>
    <w:rsid w:val="00A6458C"/>
    <w:rsid w:val="00A65162"/>
    <w:rsid w:val="00A656BC"/>
    <w:rsid w:val="00A66793"/>
    <w:rsid w:val="00A72D3B"/>
    <w:rsid w:val="00A73D97"/>
    <w:rsid w:val="00A764F1"/>
    <w:rsid w:val="00A7724C"/>
    <w:rsid w:val="00A81B18"/>
    <w:rsid w:val="00A8426E"/>
    <w:rsid w:val="00A9308F"/>
    <w:rsid w:val="00AA0324"/>
    <w:rsid w:val="00AA173F"/>
    <w:rsid w:val="00AA3D7C"/>
    <w:rsid w:val="00AA649A"/>
    <w:rsid w:val="00AA6FB2"/>
    <w:rsid w:val="00AA7246"/>
    <w:rsid w:val="00AB250B"/>
    <w:rsid w:val="00AB669E"/>
    <w:rsid w:val="00AB69D6"/>
    <w:rsid w:val="00AC1E2F"/>
    <w:rsid w:val="00AC2C98"/>
    <w:rsid w:val="00AC5784"/>
    <w:rsid w:val="00AD5AC0"/>
    <w:rsid w:val="00AE4AA1"/>
    <w:rsid w:val="00AE5C65"/>
    <w:rsid w:val="00AE6A81"/>
    <w:rsid w:val="00AE7153"/>
    <w:rsid w:val="00AE77D8"/>
    <w:rsid w:val="00AF0D6D"/>
    <w:rsid w:val="00AF2888"/>
    <w:rsid w:val="00AF6A0E"/>
    <w:rsid w:val="00B00562"/>
    <w:rsid w:val="00B052CD"/>
    <w:rsid w:val="00B060A8"/>
    <w:rsid w:val="00B13359"/>
    <w:rsid w:val="00B145D2"/>
    <w:rsid w:val="00B2029B"/>
    <w:rsid w:val="00B21283"/>
    <w:rsid w:val="00B239A5"/>
    <w:rsid w:val="00B258E4"/>
    <w:rsid w:val="00B25F6F"/>
    <w:rsid w:val="00B26BA2"/>
    <w:rsid w:val="00B349E3"/>
    <w:rsid w:val="00B37AD5"/>
    <w:rsid w:val="00B45453"/>
    <w:rsid w:val="00B50834"/>
    <w:rsid w:val="00B5207D"/>
    <w:rsid w:val="00B57DF3"/>
    <w:rsid w:val="00B6093B"/>
    <w:rsid w:val="00B70EB1"/>
    <w:rsid w:val="00B739AA"/>
    <w:rsid w:val="00B75899"/>
    <w:rsid w:val="00B763DF"/>
    <w:rsid w:val="00B77DDF"/>
    <w:rsid w:val="00B826F9"/>
    <w:rsid w:val="00B856E2"/>
    <w:rsid w:val="00B86601"/>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39F4"/>
    <w:rsid w:val="00BE4AE8"/>
    <w:rsid w:val="00BE5771"/>
    <w:rsid w:val="00BE674D"/>
    <w:rsid w:val="00BF0117"/>
    <w:rsid w:val="00BF16B4"/>
    <w:rsid w:val="00BF3B1D"/>
    <w:rsid w:val="00BF3F6F"/>
    <w:rsid w:val="00BF5001"/>
    <w:rsid w:val="00BF5BFE"/>
    <w:rsid w:val="00BF6A3B"/>
    <w:rsid w:val="00C03B80"/>
    <w:rsid w:val="00C042A0"/>
    <w:rsid w:val="00C05967"/>
    <w:rsid w:val="00C13E1C"/>
    <w:rsid w:val="00C145B6"/>
    <w:rsid w:val="00C17068"/>
    <w:rsid w:val="00C17807"/>
    <w:rsid w:val="00C21223"/>
    <w:rsid w:val="00C23649"/>
    <w:rsid w:val="00C23DD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37CB"/>
    <w:rsid w:val="00CC3AE2"/>
    <w:rsid w:val="00CC4187"/>
    <w:rsid w:val="00CC69F4"/>
    <w:rsid w:val="00CC6E35"/>
    <w:rsid w:val="00CD1509"/>
    <w:rsid w:val="00CD3966"/>
    <w:rsid w:val="00CD3DFA"/>
    <w:rsid w:val="00CD547A"/>
    <w:rsid w:val="00CD65F2"/>
    <w:rsid w:val="00CD71DE"/>
    <w:rsid w:val="00CE5866"/>
    <w:rsid w:val="00CE5B1C"/>
    <w:rsid w:val="00CF0B8F"/>
    <w:rsid w:val="00CF1BB3"/>
    <w:rsid w:val="00CF3FF3"/>
    <w:rsid w:val="00CF4BF6"/>
    <w:rsid w:val="00CF5348"/>
    <w:rsid w:val="00CF73DE"/>
    <w:rsid w:val="00D007A0"/>
    <w:rsid w:val="00D0402B"/>
    <w:rsid w:val="00D0639D"/>
    <w:rsid w:val="00D121F8"/>
    <w:rsid w:val="00D1242D"/>
    <w:rsid w:val="00D132D7"/>
    <w:rsid w:val="00D16A6F"/>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1FFE"/>
    <w:rsid w:val="00D56AD9"/>
    <w:rsid w:val="00D72833"/>
    <w:rsid w:val="00D75334"/>
    <w:rsid w:val="00D75548"/>
    <w:rsid w:val="00D7767B"/>
    <w:rsid w:val="00D77B4F"/>
    <w:rsid w:val="00D80953"/>
    <w:rsid w:val="00D810E8"/>
    <w:rsid w:val="00D90B7A"/>
    <w:rsid w:val="00D9104F"/>
    <w:rsid w:val="00D9152D"/>
    <w:rsid w:val="00D95658"/>
    <w:rsid w:val="00D95AB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079FC"/>
    <w:rsid w:val="00E122BA"/>
    <w:rsid w:val="00E12AD1"/>
    <w:rsid w:val="00E138D4"/>
    <w:rsid w:val="00E20718"/>
    <w:rsid w:val="00E2396F"/>
    <w:rsid w:val="00E330FF"/>
    <w:rsid w:val="00E343FB"/>
    <w:rsid w:val="00E37302"/>
    <w:rsid w:val="00E374AE"/>
    <w:rsid w:val="00E378F4"/>
    <w:rsid w:val="00E40078"/>
    <w:rsid w:val="00E46A01"/>
    <w:rsid w:val="00E4763A"/>
    <w:rsid w:val="00E50E18"/>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029"/>
    <w:rsid w:val="00EA036C"/>
    <w:rsid w:val="00EA18D3"/>
    <w:rsid w:val="00EA63C3"/>
    <w:rsid w:val="00EB60AA"/>
    <w:rsid w:val="00EC13E2"/>
    <w:rsid w:val="00EC577A"/>
    <w:rsid w:val="00EC7A15"/>
    <w:rsid w:val="00ED154D"/>
    <w:rsid w:val="00ED49ED"/>
    <w:rsid w:val="00ED4BBB"/>
    <w:rsid w:val="00ED4CE2"/>
    <w:rsid w:val="00ED4D9C"/>
    <w:rsid w:val="00EE3EC0"/>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2C63"/>
    <w:rsid w:val="00F344CF"/>
    <w:rsid w:val="00F363CC"/>
    <w:rsid w:val="00F438B7"/>
    <w:rsid w:val="00F50346"/>
    <w:rsid w:val="00F541A9"/>
    <w:rsid w:val="00F56CA1"/>
    <w:rsid w:val="00F634D9"/>
    <w:rsid w:val="00F64832"/>
    <w:rsid w:val="00F6792A"/>
    <w:rsid w:val="00F7339C"/>
    <w:rsid w:val="00F76CF1"/>
    <w:rsid w:val="00F7717B"/>
    <w:rsid w:val="00F80804"/>
    <w:rsid w:val="00F80F3E"/>
    <w:rsid w:val="00F81D18"/>
    <w:rsid w:val="00F83479"/>
    <w:rsid w:val="00F83986"/>
    <w:rsid w:val="00F83CB1"/>
    <w:rsid w:val="00F85CED"/>
    <w:rsid w:val="00F93891"/>
    <w:rsid w:val="00F95EF4"/>
    <w:rsid w:val="00FA01A3"/>
    <w:rsid w:val="00FA17B2"/>
    <w:rsid w:val="00FA7057"/>
    <w:rsid w:val="00FB2C46"/>
    <w:rsid w:val="00FB4BC2"/>
    <w:rsid w:val="00FB5C0F"/>
    <w:rsid w:val="00FB5D48"/>
    <w:rsid w:val="00FC079E"/>
    <w:rsid w:val="00FC1B93"/>
    <w:rsid w:val="00FC3649"/>
    <w:rsid w:val="00FC4807"/>
    <w:rsid w:val="00FC73FD"/>
    <w:rsid w:val="00FD2142"/>
    <w:rsid w:val="00FD3842"/>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C29"/>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468">
      <w:bodyDiv w:val="1"/>
      <w:marLeft w:val="0"/>
      <w:marRight w:val="0"/>
      <w:marTop w:val="0"/>
      <w:marBottom w:val="0"/>
      <w:divBdr>
        <w:top w:val="none" w:sz="0" w:space="0" w:color="auto"/>
        <w:left w:val="none" w:sz="0" w:space="0" w:color="auto"/>
        <w:bottom w:val="none" w:sz="0" w:space="0" w:color="auto"/>
        <w:right w:val="none" w:sz="0" w:space="0" w:color="auto"/>
      </w:divBdr>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2795220">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75895664">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1154127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47556596">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387027977">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02352897">
      <w:bodyDiv w:val="1"/>
      <w:marLeft w:val="0"/>
      <w:marRight w:val="0"/>
      <w:marTop w:val="0"/>
      <w:marBottom w:val="0"/>
      <w:divBdr>
        <w:top w:val="none" w:sz="0" w:space="0" w:color="auto"/>
        <w:left w:val="none" w:sz="0" w:space="0" w:color="auto"/>
        <w:bottom w:val="none" w:sz="0" w:space="0" w:color="auto"/>
        <w:right w:val="none" w:sz="0" w:space="0" w:color="auto"/>
      </w:divBdr>
    </w:div>
    <w:div w:id="1504782800">
      <w:bodyDiv w:val="1"/>
      <w:marLeft w:val="0"/>
      <w:marRight w:val="0"/>
      <w:marTop w:val="0"/>
      <w:marBottom w:val="0"/>
      <w:divBdr>
        <w:top w:val="none" w:sz="0" w:space="0" w:color="auto"/>
        <w:left w:val="none" w:sz="0" w:space="0" w:color="auto"/>
        <w:bottom w:val="none" w:sz="0" w:space="0" w:color="auto"/>
        <w:right w:val="none" w:sz="0" w:space="0" w:color="auto"/>
      </w:divBdr>
    </w:div>
    <w:div w:id="1511026083">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7979">
      <w:bodyDiv w:val="1"/>
      <w:marLeft w:val="0"/>
      <w:marRight w:val="0"/>
      <w:marTop w:val="0"/>
      <w:marBottom w:val="0"/>
      <w:divBdr>
        <w:top w:val="none" w:sz="0" w:space="0" w:color="auto"/>
        <w:left w:val="none" w:sz="0" w:space="0" w:color="auto"/>
        <w:bottom w:val="none" w:sz="0" w:space="0" w:color="auto"/>
        <w:right w:val="none" w:sz="0" w:space="0" w:color="auto"/>
      </w:divBdr>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16816550">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ewi/bayesdfa" TargetMode="Externa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TotalTime>
  <Pages>48</Pages>
  <Words>17036</Words>
  <Characters>97110</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13</cp:revision>
  <dcterms:created xsi:type="dcterms:W3CDTF">2021-11-30T19:39:00Z</dcterms:created>
  <dcterms:modified xsi:type="dcterms:W3CDTF">2021-12-03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